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43BCA2D3"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8C6B83">
          <w:rPr>
            <w:noProof/>
            <w:webHidden/>
          </w:rPr>
          <w:t>2</w:t>
        </w:r>
        <w:r w:rsidR="00BE5301">
          <w:rPr>
            <w:noProof/>
            <w:webHidden/>
          </w:rPr>
          <w:fldChar w:fldCharType="end"/>
        </w:r>
      </w:hyperlink>
    </w:p>
    <w:p w14:paraId="53151F92" w14:textId="25780FDB" w:rsidR="00BE5301" w:rsidRDefault="00167BC9">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8C6B83">
          <w:rPr>
            <w:noProof/>
            <w:webHidden/>
          </w:rPr>
          <w:t>4</w:t>
        </w:r>
        <w:r w:rsidR="00BE5301">
          <w:rPr>
            <w:noProof/>
            <w:webHidden/>
          </w:rPr>
          <w:fldChar w:fldCharType="end"/>
        </w:r>
      </w:hyperlink>
    </w:p>
    <w:p w14:paraId="6C68FEED" w14:textId="7CE2B4F9" w:rsidR="00BE5301" w:rsidRDefault="00167BC9">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8C6B83">
          <w:rPr>
            <w:noProof/>
            <w:webHidden/>
          </w:rPr>
          <w:t>5</w:t>
        </w:r>
        <w:r w:rsidR="00BE5301">
          <w:rPr>
            <w:noProof/>
            <w:webHidden/>
          </w:rPr>
          <w:fldChar w:fldCharType="end"/>
        </w:r>
      </w:hyperlink>
    </w:p>
    <w:p w14:paraId="1308B09A" w14:textId="29A9F1C0" w:rsidR="00BE5301" w:rsidRDefault="00167BC9">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8C6B83">
          <w:rPr>
            <w:noProof/>
            <w:webHidden/>
          </w:rPr>
          <w:t>6</w:t>
        </w:r>
        <w:r w:rsidR="00BE5301">
          <w:rPr>
            <w:noProof/>
            <w:webHidden/>
          </w:rPr>
          <w:fldChar w:fldCharType="end"/>
        </w:r>
      </w:hyperlink>
    </w:p>
    <w:p w14:paraId="4F6BCA01" w14:textId="22A4D520" w:rsidR="00BE5301" w:rsidRDefault="00167BC9">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8C6B83">
          <w:rPr>
            <w:noProof/>
            <w:webHidden/>
          </w:rPr>
          <w:t>9</w:t>
        </w:r>
        <w:r w:rsidR="00BE5301">
          <w:rPr>
            <w:noProof/>
            <w:webHidden/>
          </w:rPr>
          <w:fldChar w:fldCharType="end"/>
        </w:r>
      </w:hyperlink>
    </w:p>
    <w:p w14:paraId="75315BD5" w14:textId="5BA3F814" w:rsidR="00BE5301" w:rsidRDefault="00167BC9">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8C6B83">
          <w:rPr>
            <w:noProof/>
            <w:webHidden/>
          </w:rPr>
          <w:t>10</w:t>
        </w:r>
        <w:r w:rsidR="00BE5301">
          <w:rPr>
            <w:noProof/>
            <w:webHidden/>
          </w:rPr>
          <w:fldChar w:fldCharType="end"/>
        </w:r>
      </w:hyperlink>
    </w:p>
    <w:p w14:paraId="019CE18F" w14:textId="550F1CC5" w:rsidR="00BE5301" w:rsidRDefault="00167BC9">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A85E311" w14:textId="1B993EA0" w:rsidR="00BE5301" w:rsidRDefault="00167BC9">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D650540" w14:textId="78ACB315" w:rsidR="00BE5301" w:rsidRDefault="00167BC9">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27875A38" w14:textId="1E98E38C" w:rsidR="00BE5301" w:rsidRDefault="00167BC9">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0E9CD476" w14:textId="3B1E2B25" w:rsidR="00BE5301" w:rsidRDefault="00167BC9">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8C6B83">
          <w:rPr>
            <w:noProof/>
            <w:webHidden/>
          </w:rPr>
          <w:t>14</w:t>
        </w:r>
        <w:r w:rsidR="00BE5301">
          <w:rPr>
            <w:noProof/>
            <w:webHidden/>
          </w:rPr>
          <w:fldChar w:fldCharType="end"/>
        </w:r>
      </w:hyperlink>
    </w:p>
    <w:p w14:paraId="318F7C99" w14:textId="6FC60040" w:rsidR="00BE5301" w:rsidRDefault="00167BC9">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8C6B83">
          <w:rPr>
            <w:noProof/>
            <w:webHidden/>
          </w:rPr>
          <w:t>15</w:t>
        </w:r>
        <w:r w:rsidR="00BE5301">
          <w:rPr>
            <w:noProof/>
            <w:webHidden/>
          </w:rPr>
          <w:fldChar w:fldCharType="end"/>
        </w:r>
      </w:hyperlink>
    </w:p>
    <w:p w14:paraId="68ABC93B" w14:textId="3B13C768" w:rsidR="00BE5301" w:rsidRDefault="00167BC9">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153B97F" w14:textId="20686E54" w:rsidR="00BE5301" w:rsidRDefault="00167BC9">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400078B" w14:textId="516FB051" w:rsidR="00BE5301" w:rsidRDefault="00167BC9">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8C6B83">
          <w:rPr>
            <w:noProof/>
            <w:webHidden/>
          </w:rPr>
          <w:t>18</w:t>
        </w:r>
        <w:r w:rsidR="00BE5301">
          <w:rPr>
            <w:noProof/>
            <w:webHidden/>
          </w:rPr>
          <w:fldChar w:fldCharType="end"/>
        </w:r>
      </w:hyperlink>
    </w:p>
    <w:p w14:paraId="302E2122" w14:textId="5FDE29EA" w:rsidR="00BE5301" w:rsidRDefault="00167BC9">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74B9F3AF" w14:textId="7BD0494C" w:rsidR="00BE5301" w:rsidRDefault="00167BC9">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1CC674B7" w14:textId="0689D57B" w:rsidR="00BE5301" w:rsidRDefault="00167BC9">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8C6B83">
          <w:rPr>
            <w:noProof/>
            <w:webHidden/>
          </w:rPr>
          <w:t>22</w:t>
        </w:r>
        <w:r w:rsidR="00BE5301">
          <w:rPr>
            <w:noProof/>
            <w:webHidden/>
          </w:rPr>
          <w:fldChar w:fldCharType="end"/>
        </w:r>
      </w:hyperlink>
    </w:p>
    <w:p w14:paraId="047858F1" w14:textId="64B3AFE1" w:rsidR="00BE5301" w:rsidRDefault="00167BC9">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17F8BB78" w14:textId="31FFEF3A" w:rsidR="00BE5301" w:rsidRDefault="00167BC9">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3C3C9AA0" w14:textId="2A604B44" w:rsidR="00BE5301" w:rsidRDefault="00167BC9">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8C6B83">
          <w:rPr>
            <w:noProof/>
            <w:webHidden/>
          </w:rPr>
          <w:t>25</w:t>
        </w:r>
        <w:r w:rsidR="00BE5301">
          <w:rPr>
            <w:noProof/>
            <w:webHidden/>
          </w:rPr>
          <w:fldChar w:fldCharType="end"/>
        </w:r>
      </w:hyperlink>
    </w:p>
    <w:p w14:paraId="7C04B028" w14:textId="2F8EAFD3" w:rsidR="00BE5301" w:rsidRDefault="00167BC9">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8C6B83">
          <w:rPr>
            <w:noProof/>
            <w:webHidden/>
          </w:rPr>
          <w:t>30</w:t>
        </w:r>
        <w:r w:rsidR="00BE5301">
          <w:rPr>
            <w:noProof/>
            <w:webHidden/>
          </w:rPr>
          <w:fldChar w:fldCharType="end"/>
        </w:r>
      </w:hyperlink>
    </w:p>
    <w:p w14:paraId="5AE6EC09" w14:textId="527CFC04" w:rsidR="00BE5301" w:rsidRDefault="00167BC9">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67F9F8B2" w14:textId="7BDEB60E" w:rsidR="00BE5301" w:rsidRDefault="00167BC9">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7BC6C649" w14:textId="2237C9A7" w:rsidR="00BE5301" w:rsidRDefault="00167BC9">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8C6B83">
          <w:rPr>
            <w:noProof/>
            <w:webHidden/>
          </w:rPr>
          <w:t>35</w:t>
        </w:r>
        <w:r w:rsidR="00BE5301">
          <w:rPr>
            <w:noProof/>
            <w:webHidden/>
          </w:rPr>
          <w:fldChar w:fldCharType="end"/>
        </w:r>
      </w:hyperlink>
    </w:p>
    <w:p w14:paraId="13B1E7DE" w14:textId="19E76E53" w:rsidR="00BE5301" w:rsidRDefault="00167BC9">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2B18E12D" w14:textId="77047D63" w:rsidR="00BE5301" w:rsidRDefault="00167BC9">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748357A8" w14:textId="17AFB53E" w:rsidR="00BE5301" w:rsidRDefault="00167BC9">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6DC6BFD7" w14:textId="123A6CD8" w:rsidR="00BE5301" w:rsidRDefault="00167BC9">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8C6B83">
          <w:rPr>
            <w:noProof/>
            <w:webHidden/>
          </w:rPr>
          <w:t>39</w:t>
        </w:r>
        <w:r w:rsidR="00BE5301">
          <w:rPr>
            <w:noProof/>
            <w:webHidden/>
          </w:rPr>
          <w:fldChar w:fldCharType="end"/>
        </w:r>
      </w:hyperlink>
    </w:p>
    <w:p w14:paraId="7CBA8606" w14:textId="2F132136" w:rsidR="00BE5301" w:rsidRDefault="00167BC9">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8C6B83">
          <w:rPr>
            <w:noProof/>
            <w:webHidden/>
          </w:rPr>
          <w:t>41</w:t>
        </w:r>
        <w:r w:rsidR="00BE5301">
          <w:rPr>
            <w:noProof/>
            <w:webHidden/>
          </w:rPr>
          <w:fldChar w:fldCharType="end"/>
        </w:r>
      </w:hyperlink>
    </w:p>
    <w:p w14:paraId="1AB49C2D" w14:textId="3EC2B421" w:rsidR="00BE5301" w:rsidRDefault="00167BC9">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8C6B83">
          <w:rPr>
            <w:noProof/>
            <w:webHidden/>
          </w:rPr>
          <w:t>42</w:t>
        </w:r>
        <w:r w:rsidR="00BE5301">
          <w:rPr>
            <w:noProof/>
            <w:webHidden/>
          </w:rPr>
          <w:fldChar w:fldCharType="end"/>
        </w:r>
      </w:hyperlink>
    </w:p>
    <w:p w14:paraId="1DD837E7" w14:textId="65AE3384" w:rsidR="00BE5301" w:rsidRDefault="00167BC9">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0AE54C53" w14:textId="4D38FB54" w:rsidR="00BE5301" w:rsidRDefault="00167BC9">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19ADB07F" w14:textId="35850F62" w:rsidR="00BE5301" w:rsidRDefault="00167BC9">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3758AF49" w14:textId="79F82FA3" w:rsidR="00BE5301" w:rsidRDefault="00167BC9">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8C6B83">
          <w:rPr>
            <w:noProof/>
            <w:webHidden/>
          </w:rPr>
          <w:t>46</w:t>
        </w:r>
        <w:r w:rsidR="00BE5301">
          <w:rPr>
            <w:noProof/>
            <w:webHidden/>
          </w:rPr>
          <w:fldChar w:fldCharType="end"/>
        </w:r>
      </w:hyperlink>
    </w:p>
    <w:p w14:paraId="6049515E" w14:textId="1567DB23" w:rsidR="00BE5301" w:rsidRDefault="00167BC9">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77C378C8" w14:textId="7E317EC4" w:rsidR="00BE5301" w:rsidRDefault="00167BC9">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20FD979B" w14:textId="648B37CE" w:rsidR="00BE5301" w:rsidRDefault="00167BC9">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3BADCE08" w14:textId="3BD9C7A5" w:rsidR="00BE5301" w:rsidRDefault="00167BC9">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15C5CFA4" w14:textId="4B8B44D1" w:rsidR="00BE5301" w:rsidRDefault="00167BC9">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60BB8C09" w14:textId="6899B78D" w:rsidR="00BE5301" w:rsidRDefault="00167BC9">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15F81DB9" w14:textId="2A1E56D6" w:rsidR="00BE5301" w:rsidRDefault="00167BC9">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6A98FD9F" w14:textId="43F429D7" w:rsidR="00BE5301" w:rsidRDefault="00167BC9">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0A46BE8B" w14:textId="5DBC42D8" w:rsidR="00BE5301" w:rsidRDefault="00167BC9">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57087EAF" w14:textId="08312667" w:rsidR="00BE5301" w:rsidRDefault="00167BC9">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7BF0F582" w14:textId="35C47416" w:rsidR="00BE5301" w:rsidRDefault="00167BC9">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660778AE" w14:textId="1F186855" w:rsidR="00BE5301" w:rsidRDefault="00167BC9">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47ADA02D" w14:textId="456D58BE" w:rsidR="00BE5301" w:rsidRDefault="00167BC9">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8C6B83">
          <w:rPr>
            <w:noProof/>
            <w:webHidden/>
          </w:rPr>
          <w:t>61</w:t>
        </w:r>
        <w:r w:rsidR="00BE5301">
          <w:rPr>
            <w:noProof/>
            <w:webHidden/>
          </w:rPr>
          <w:fldChar w:fldCharType="end"/>
        </w:r>
      </w:hyperlink>
    </w:p>
    <w:p w14:paraId="6AE6A694" w14:textId="7F0F5EE3" w:rsidR="00BE5301" w:rsidRDefault="00167BC9">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8C6B83">
          <w:rPr>
            <w:noProof/>
            <w:webHidden/>
          </w:rPr>
          <w:t>66</w:t>
        </w:r>
        <w:r w:rsidR="00BE5301">
          <w:rPr>
            <w:noProof/>
            <w:webHidden/>
          </w:rPr>
          <w:fldChar w:fldCharType="end"/>
        </w:r>
      </w:hyperlink>
    </w:p>
    <w:p w14:paraId="2D915981" w14:textId="31BD05B7" w:rsidR="00BE5301" w:rsidRDefault="00167BC9">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C236655" w14:textId="482FD6D9" w:rsidR="00BE5301" w:rsidRDefault="00167BC9">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51994C2" w14:textId="60EBCF97" w:rsidR="00BE5301" w:rsidRDefault="00167BC9">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16CB410" w14:textId="625ADB11" w:rsidR="00BE5301" w:rsidRDefault="00167BC9">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8C6B83">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2DFE8142"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CF8D33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703206"/>
      <w:bookmarkEnd w:id="7"/>
      <w:bookmarkEnd w:id="8"/>
      <w:r>
        <w:rPr>
          <w:rFonts w:hint="eastAsia"/>
        </w:rPr>
        <w:lastRenderedPageBreak/>
        <w:t>圖目錄</w:t>
      </w:r>
      <w:bookmarkEnd w:id="9"/>
    </w:p>
    <w:p w14:paraId="79A4BA56" w14:textId="547A8B10" w:rsidR="003371DC"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630017" w:history="1">
        <w:r w:rsidR="003371DC" w:rsidRPr="00D60464">
          <w:rPr>
            <w:rStyle w:val="Hyperlink"/>
            <w:rFonts w:hint="eastAsia"/>
            <w:noProof/>
          </w:rPr>
          <w:t>圖</w:t>
        </w:r>
        <w:r w:rsidR="003371DC" w:rsidRPr="00D60464">
          <w:rPr>
            <w:rStyle w:val="Hyperlink"/>
            <w:noProof/>
          </w:rPr>
          <w:t xml:space="preserve"> 1 - </w:t>
        </w:r>
        <w:r w:rsidR="003371DC" w:rsidRPr="00D60464">
          <w:rPr>
            <w:rStyle w:val="Hyperlink"/>
            <w:rFonts w:hint="eastAsia"/>
            <w:noProof/>
          </w:rPr>
          <w:t>人體動作控制機制示意圖</w:t>
        </w:r>
        <w:r w:rsidR="003371DC">
          <w:rPr>
            <w:noProof/>
            <w:webHidden/>
          </w:rPr>
          <w:tab/>
        </w:r>
        <w:r w:rsidR="003371DC">
          <w:rPr>
            <w:noProof/>
            <w:webHidden/>
          </w:rPr>
          <w:fldChar w:fldCharType="begin"/>
        </w:r>
        <w:r w:rsidR="003371DC">
          <w:rPr>
            <w:noProof/>
            <w:webHidden/>
          </w:rPr>
          <w:instrText xml:space="preserve"> PAGEREF _Toc528630017 \h </w:instrText>
        </w:r>
        <w:r w:rsidR="003371DC">
          <w:rPr>
            <w:noProof/>
            <w:webHidden/>
          </w:rPr>
        </w:r>
        <w:r w:rsidR="003371DC">
          <w:rPr>
            <w:noProof/>
            <w:webHidden/>
          </w:rPr>
          <w:fldChar w:fldCharType="separate"/>
        </w:r>
        <w:r w:rsidR="008C6B83">
          <w:rPr>
            <w:noProof/>
            <w:webHidden/>
          </w:rPr>
          <w:t>13</w:t>
        </w:r>
        <w:r w:rsidR="003371DC">
          <w:rPr>
            <w:noProof/>
            <w:webHidden/>
          </w:rPr>
          <w:fldChar w:fldCharType="end"/>
        </w:r>
      </w:hyperlink>
    </w:p>
    <w:p w14:paraId="3F8D7A2A" w14:textId="3760ECF7" w:rsidR="003371DC" w:rsidRDefault="00167BC9">
      <w:pPr>
        <w:pStyle w:val="TableofFigures"/>
        <w:tabs>
          <w:tab w:val="right" w:leader="dot" w:pos="8290"/>
        </w:tabs>
        <w:rPr>
          <w:rFonts w:cstheme="minorBidi"/>
          <w:smallCaps w:val="0"/>
          <w:noProof/>
          <w:kern w:val="0"/>
          <w:sz w:val="22"/>
          <w:szCs w:val="22"/>
        </w:rPr>
      </w:pPr>
      <w:hyperlink w:anchor="_Toc528630018" w:history="1">
        <w:r w:rsidR="003371DC" w:rsidRPr="00D60464">
          <w:rPr>
            <w:rStyle w:val="Hyperlink"/>
            <w:rFonts w:hint="eastAsia"/>
            <w:noProof/>
          </w:rPr>
          <w:t>圖</w:t>
        </w:r>
        <w:r w:rsidR="003371DC" w:rsidRPr="00D60464">
          <w:rPr>
            <w:rStyle w:val="Hyperlink"/>
            <w:noProof/>
          </w:rPr>
          <w:t xml:space="preserve"> 2 - </w:t>
        </w:r>
        <w:r w:rsidR="003371DC" w:rsidRPr="00D60464">
          <w:rPr>
            <w:rStyle w:val="Hyperlink"/>
            <w:rFonts w:hint="eastAsia"/>
            <w:noProof/>
          </w:rPr>
          <w:t>侵入式</w:t>
        </w:r>
        <w:r w:rsidR="003371DC" w:rsidRPr="00D60464">
          <w:rPr>
            <w:rStyle w:val="Hyperlink"/>
            <w:noProof/>
          </w:rPr>
          <w:t>EMG</w:t>
        </w:r>
        <w:r w:rsidR="003371DC">
          <w:rPr>
            <w:noProof/>
            <w:webHidden/>
          </w:rPr>
          <w:tab/>
        </w:r>
        <w:r w:rsidR="003371DC">
          <w:rPr>
            <w:noProof/>
            <w:webHidden/>
          </w:rPr>
          <w:fldChar w:fldCharType="begin"/>
        </w:r>
        <w:r w:rsidR="003371DC">
          <w:rPr>
            <w:noProof/>
            <w:webHidden/>
          </w:rPr>
          <w:instrText xml:space="preserve"> PAGEREF _Toc528630018 \h </w:instrText>
        </w:r>
        <w:r w:rsidR="003371DC">
          <w:rPr>
            <w:noProof/>
            <w:webHidden/>
          </w:rPr>
        </w:r>
        <w:r w:rsidR="003371DC">
          <w:rPr>
            <w:noProof/>
            <w:webHidden/>
          </w:rPr>
          <w:fldChar w:fldCharType="separate"/>
        </w:r>
        <w:r w:rsidR="008C6B83">
          <w:rPr>
            <w:noProof/>
            <w:webHidden/>
          </w:rPr>
          <w:t>14</w:t>
        </w:r>
        <w:r w:rsidR="003371DC">
          <w:rPr>
            <w:noProof/>
            <w:webHidden/>
          </w:rPr>
          <w:fldChar w:fldCharType="end"/>
        </w:r>
      </w:hyperlink>
    </w:p>
    <w:p w14:paraId="31948017" w14:textId="7F665317" w:rsidR="003371DC" w:rsidRDefault="00167BC9">
      <w:pPr>
        <w:pStyle w:val="TableofFigures"/>
        <w:tabs>
          <w:tab w:val="right" w:leader="dot" w:pos="8290"/>
        </w:tabs>
        <w:rPr>
          <w:rFonts w:cstheme="minorBidi"/>
          <w:smallCaps w:val="0"/>
          <w:noProof/>
          <w:kern w:val="0"/>
          <w:sz w:val="22"/>
          <w:szCs w:val="22"/>
        </w:rPr>
      </w:pPr>
      <w:hyperlink w:anchor="_Toc528630019" w:history="1">
        <w:r w:rsidR="003371DC" w:rsidRPr="00D60464">
          <w:rPr>
            <w:rStyle w:val="Hyperlink"/>
            <w:rFonts w:hint="eastAsia"/>
            <w:noProof/>
          </w:rPr>
          <w:t>圖</w:t>
        </w:r>
        <w:r w:rsidR="003371DC" w:rsidRPr="00D60464">
          <w:rPr>
            <w:rStyle w:val="Hyperlink"/>
            <w:noProof/>
          </w:rPr>
          <w:t xml:space="preserve"> 3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電極</w:t>
        </w:r>
        <w:r w:rsidR="003371DC">
          <w:rPr>
            <w:noProof/>
            <w:webHidden/>
          </w:rPr>
          <w:tab/>
        </w:r>
        <w:r w:rsidR="003371DC">
          <w:rPr>
            <w:noProof/>
            <w:webHidden/>
          </w:rPr>
          <w:fldChar w:fldCharType="begin"/>
        </w:r>
        <w:r w:rsidR="003371DC">
          <w:rPr>
            <w:noProof/>
            <w:webHidden/>
          </w:rPr>
          <w:instrText xml:space="preserve"> PAGEREF _Toc528630019 \h </w:instrText>
        </w:r>
        <w:r w:rsidR="003371DC">
          <w:rPr>
            <w:noProof/>
            <w:webHidden/>
          </w:rPr>
        </w:r>
        <w:r w:rsidR="003371DC">
          <w:rPr>
            <w:noProof/>
            <w:webHidden/>
          </w:rPr>
          <w:fldChar w:fldCharType="separate"/>
        </w:r>
        <w:r w:rsidR="008C6B83">
          <w:rPr>
            <w:noProof/>
            <w:webHidden/>
          </w:rPr>
          <w:t>15</w:t>
        </w:r>
        <w:r w:rsidR="003371DC">
          <w:rPr>
            <w:noProof/>
            <w:webHidden/>
          </w:rPr>
          <w:fldChar w:fldCharType="end"/>
        </w:r>
      </w:hyperlink>
    </w:p>
    <w:p w14:paraId="2902BC3D" w14:textId="5D6FB9AF" w:rsidR="003371DC" w:rsidRDefault="00167BC9">
      <w:pPr>
        <w:pStyle w:val="TableofFigures"/>
        <w:tabs>
          <w:tab w:val="right" w:leader="dot" w:pos="8290"/>
        </w:tabs>
        <w:rPr>
          <w:rFonts w:cstheme="minorBidi"/>
          <w:smallCaps w:val="0"/>
          <w:noProof/>
          <w:kern w:val="0"/>
          <w:sz w:val="22"/>
          <w:szCs w:val="22"/>
        </w:rPr>
      </w:pPr>
      <w:hyperlink w:anchor="_Toc528630020" w:history="1">
        <w:r w:rsidR="003371DC" w:rsidRPr="00D60464">
          <w:rPr>
            <w:rStyle w:val="Hyperlink"/>
            <w:rFonts w:hint="eastAsia"/>
            <w:noProof/>
          </w:rPr>
          <w:t>圖</w:t>
        </w:r>
        <w:r w:rsidR="003371DC" w:rsidRPr="00D60464">
          <w:rPr>
            <w:rStyle w:val="Hyperlink"/>
            <w:noProof/>
          </w:rPr>
          <w:t xml:space="preserve"> 4 - </w:t>
        </w:r>
        <w:r w:rsidR="003371DC" w:rsidRPr="00D60464">
          <w:rPr>
            <w:rStyle w:val="Hyperlink"/>
            <w:rFonts w:hint="eastAsia"/>
            <w:noProof/>
          </w:rPr>
          <w:t>表面式</w:t>
        </w:r>
        <w:r w:rsidR="003371DC" w:rsidRPr="00D60464">
          <w:rPr>
            <w:rStyle w:val="Hyperlink"/>
            <w:noProof/>
          </w:rPr>
          <w:t>EMG</w:t>
        </w:r>
        <w:r w:rsidR="003371DC" w:rsidRPr="00D60464">
          <w:rPr>
            <w:rStyle w:val="Hyperlink"/>
            <w:rFonts w:hint="eastAsia"/>
            <w:noProof/>
          </w:rPr>
          <w:t>陣列</w:t>
        </w:r>
        <w:r w:rsidR="003371DC" w:rsidRPr="00D60464">
          <w:rPr>
            <w:rStyle w:val="Hyperlink"/>
            <w:noProof/>
          </w:rPr>
          <w:t>[15]</w:t>
        </w:r>
        <w:r w:rsidR="003371DC">
          <w:rPr>
            <w:noProof/>
            <w:webHidden/>
          </w:rPr>
          <w:tab/>
        </w:r>
        <w:r w:rsidR="003371DC">
          <w:rPr>
            <w:noProof/>
            <w:webHidden/>
          </w:rPr>
          <w:fldChar w:fldCharType="begin"/>
        </w:r>
        <w:r w:rsidR="003371DC">
          <w:rPr>
            <w:noProof/>
            <w:webHidden/>
          </w:rPr>
          <w:instrText xml:space="preserve"> PAGEREF _Toc528630020 \h </w:instrText>
        </w:r>
        <w:r w:rsidR="003371DC">
          <w:rPr>
            <w:noProof/>
            <w:webHidden/>
          </w:rPr>
        </w:r>
        <w:r w:rsidR="003371DC">
          <w:rPr>
            <w:noProof/>
            <w:webHidden/>
          </w:rPr>
          <w:fldChar w:fldCharType="separate"/>
        </w:r>
        <w:r w:rsidR="008C6B83">
          <w:rPr>
            <w:noProof/>
            <w:webHidden/>
          </w:rPr>
          <w:t>15</w:t>
        </w:r>
        <w:r w:rsidR="003371DC">
          <w:rPr>
            <w:noProof/>
            <w:webHidden/>
          </w:rPr>
          <w:fldChar w:fldCharType="end"/>
        </w:r>
      </w:hyperlink>
    </w:p>
    <w:p w14:paraId="68FC2761" w14:textId="23CFC34B" w:rsidR="003371DC" w:rsidRDefault="00167BC9">
      <w:pPr>
        <w:pStyle w:val="TableofFigures"/>
        <w:tabs>
          <w:tab w:val="right" w:leader="dot" w:pos="8290"/>
        </w:tabs>
        <w:rPr>
          <w:rFonts w:cstheme="minorBidi"/>
          <w:smallCaps w:val="0"/>
          <w:noProof/>
          <w:kern w:val="0"/>
          <w:sz w:val="22"/>
          <w:szCs w:val="22"/>
        </w:rPr>
      </w:pPr>
      <w:hyperlink w:anchor="_Toc528630021" w:history="1">
        <w:r w:rsidR="003371DC" w:rsidRPr="00D60464">
          <w:rPr>
            <w:rStyle w:val="Hyperlink"/>
            <w:rFonts w:hint="eastAsia"/>
            <w:noProof/>
          </w:rPr>
          <w:t>圖</w:t>
        </w:r>
        <w:r w:rsidR="003371DC" w:rsidRPr="00D60464">
          <w:rPr>
            <w:rStyle w:val="Hyperlink"/>
            <w:noProof/>
          </w:rPr>
          <w:t xml:space="preserve"> 5 - sEMG</w:t>
        </w:r>
        <w:r w:rsidR="003371DC" w:rsidRPr="00D60464">
          <w:rPr>
            <w:rStyle w:val="Hyperlink"/>
            <w:rFonts w:hint="eastAsia"/>
            <w:noProof/>
          </w:rPr>
          <w:t>交擾</w:t>
        </w:r>
        <w:r w:rsidR="003371DC">
          <w:rPr>
            <w:noProof/>
            <w:webHidden/>
          </w:rPr>
          <w:tab/>
        </w:r>
        <w:r w:rsidR="003371DC">
          <w:rPr>
            <w:noProof/>
            <w:webHidden/>
          </w:rPr>
          <w:fldChar w:fldCharType="begin"/>
        </w:r>
        <w:r w:rsidR="003371DC">
          <w:rPr>
            <w:noProof/>
            <w:webHidden/>
          </w:rPr>
          <w:instrText xml:space="preserve"> PAGEREF _Toc528630021 \h </w:instrText>
        </w:r>
        <w:r w:rsidR="003371DC">
          <w:rPr>
            <w:noProof/>
            <w:webHidden/>
          </w:rPr>
        </w:r>
        <w:r w:rsidR="003371DC">
          <w:rPr>
            <w:noProof/>
            <w:webHidden/>
          </w:rPr>
          <w:fldChar w:fldCharType="separate"/>
        </w:r>
        <w:r w:rsidR="008C6B83">
          <w:rPr>
            <w:noProof/>
            <w:webHidden/>
          </w:rPr>
          <w:t>15</w:t>
        </w:r>
        <w:r w:rsidR="003371DC">
          <w:rPr>
            <w:noProof/>
            <w:webHidden/>
          </w:rPr>
          <w:fldChar w:fldCharType="end"/>
        </w:r>
      </w:hyperlink>
    </w:p>
    <w:p w14:paraId="2C7FAF6C" w14:textId="03B93A86" w:rsidR="003371DC" w:rsidRDefault="00167BC9">
      <w:pPr>
        <w:pStyle w:val="TableofFigures"/>
        <w:tabs>
          <w:tab w:val="right" w:leader="dot" w:pos="8290"/>
        </w:tabs>
        <w:rPr>
          <w:rFonts w:cstheme="minorBidi"/>
          <w:smallCaps w:val="0"/>
          <w:noProof/>
          <w:kern w:val="0"/>
          <w:sz w:val="22"/>
          <w:szCs w:val="22"/>
        </w:rPr>
      </w:pPr>
      <w:hyperlink w:anchor="_Toc528630022" w:history="1">
        <w:r w:rsidR="003371DC" w:rsidRPr="00D60464">
          <w:rPr>
            <w:rStyle w:val="Hyperlink"/>
            <w:rFonts w:hint="eastAsia"/>
            <w:noProof/>
          </w:rPr>
          <w:t>圖</w:t>
        </w:r>
        <w:r w:rsidR="003371DC" w:rsidRPr="00D60464">
          <w:rPr>
            <w:rStyle w:val="Hyperlink"/>
            <w:noProof/>
          </w:rPr>
          <w:t xml:space="preserve"> 6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22 \h </w:instrText>
        </w:r>
        <w:r w:rsidR="003371DC">
          <w:rPr>
            <w:noProof/>
            <w:webHidden/>
          </w:rPr>
        </w:r>
        <w:r w:rsidR="003371DC">
          <w:rPr>
            <w:noProof/>
            <w:webHidden/>
          </w:rPr>
          <w:fldChar w:fldCharType="separate"/>
        </w:r>
        <w:r w:rsidR="008C6B83">
          <w:rPr>
            <w:noProof/>
            <w:webHidden/>
          </w:rPr>
          <w:t>16</w:t>
        </w:r>
        <w:r w:rsidR="003371DC">
          <w:rPr>
            <w:noProof/>
            <w:webHidden/>
          </w:rPr>
          <w:fldChar w:fldCharType="end"/>
        </w:r>
      </w:hyperlink>
    </w:p>
    <w:p w14:paraId="39798D63" w14:textId="441A5727" w:rsidR="003371DC" w:rsidRDefault="00167BC9">
      <w:pPr>
        <w:pStyle w:val="TableofFigures"/>
        <w:tabs>
          <w:tab w:val="right" w:leader="dot" w:pos="8290"/>
        </w:tabs>
        <w:rPr>
          <w:rFonts w:cstheme="minorBidi"/>
          <w:smallCaps w:val="0"/>
          <w:noProof/>
          <w:kern w:val="0"/>
          <w:sz w:val="22"/>
          <w:szCs w:val="22"/>
        </w:rPr>
      </w:pPr>
      <w:hyperlink w:anchor="_Toc528630023" w:history="1">
        <w:r w:rsidR="003371DC" w:rsidRPr="00D60464">
          <w:rPr>
            <w:rStyle w:val="Hyperlink"/>
            <w:rFonts w:hint="eastAsia"/>
            <w:noProof/>
          </w:rPr>
          <w:t>圖</w:t>
        </w:r>
        <w:r w:rsidR="003371DC" w:rsidRPr="00D60464">
          <w:rPr>
            <w:rStyle w:val="Hyperlink"/>
            <w:noProof/>
          </w:rPr>
          <w:t xml:space="preserve"> 7 - </w:t>
        </w:r>
        <w:r w:rsidR="003371DC" w:rsidRPr="00D60464">
          <w:rPr>
            <w:rStyle w:val="Hyperlink"/>
            <w:rFonts w:hint="eastAsia"/>
            <w:noProof/>
          </w:rPr>
          <w:t>人類前臂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3 \h </w:instrText>
        </w:r>
        <w:r w:rsidR="003371DC">
          <w:rPr>
            <w:noProof/>
            <w:webHidden/>
          </w:rPr>
        </w:r>
        <w:r w:rsidR="003371DC">
          <w:rPr>
            <w:noProof/>
            <w:webHidden/>
          </w:rPr>
          <w:fldChar w:fldCharType="separate"/>
        </w:r>
        <w:r w:rsidR="008C6B83">
          <w:rPr>
            <w:noProof/>
            <w:webHidden/>
          </w:rPr>
          <w:t>18</w:t>
        </w:r>
        <w:r w:rsidR="003371DC">
          <w:rPr>
            <w:noProof/>
            <w:webHidden/>
          </w:rPr>
          <w:fldChar w:fldCharType="end"/>
        </w:r>
      </w:hyperlink>
    </w:p>
    <w:p w14:paraId="0731EFED" w14:textId="0D6BFD89" w:rsidR="003371DC" w:rsidRDefault="00167BC9">
      <w:pPr>
        <w:pStyle w:val="TableofFigures"/>
        <w:tabs>
          <w:tab w:val="right" w:leader="dot" w:pos="8290"/>
        </w:tabs>
        <w:rPr>
          <w:rFonts w:cstheme="minorBidi"/>
          <w:smallCaps w:val="0"/>
          <w:noProof/>
          <w:kern w:val="0"/>
          <w:sz w:val="22"/>
          <w:szCs w:val="22"/>
        </w:rPr>
      </w:pPr>
      <w:hyperlink w:anchor="_Toc528630024" w:history="1">
        <w:r w:rsidR="003371DC" w:rsidRPr="00D60464">
          <w:rPr>
            <w:rStyle w:val="Hyperlink"/>
            <w:rFonts w:hint="eastAsia"/>
            <w:noProof/>
          </w:rPr>
          <w:t>圖</w:t>
        </w:r>
        <w:r w:rsidR="003371DC" w:rsidRPr="00D60464">
          <w:rPr>
            <w:rStyle w:val="Hyperlink"/>
            <w:noProof/>
          </w:rPr>
          <w:t xml:space="preserve"> 8 – </w:t>
        </w:r>
        <w:r w:rsidR="003371DC" w:rsidRPr="00D60464">
          <w:rPr>
            <w:rStyle w:val="Hyperlink"/>
            <w:rFonts w:hint="eastAsia"/>
            <w:noProof/>
          </w:rPr>
          <w:t>手腕動作</w:t>
        </w:r>
        <w:r w:rsidR="003371DC">
          <w:rPr>
            <w:noProof/>
            <w:webHidden/>
          </w:rPr>
          <w:tab/>
        </w:r>
        <w:r w:rsidR="003371DC">
          <w:rPr>
            <w:noProof/>
            <w:webHidden/>
          </w:rPr>
          <w:fldChar w:fldCharType="begin"/>
        </w:r>
        <w:r w:rsidR="003371DC">
          <w:rPr>
            <w:noProof/>
            <w:webHidden/>
          </w:rPr>
          <w:instrText xml:space="preserve"> PAGEREF _Toc528630024 \h </w:instrText>
        </w:r>
        <w:r w:rsidR="003371DC">
          <w:rPr>
            <w:noProof/>
            <w:webHidden/>
          </w:rPr>
        </w:r>
        <w:r w:rsidR="003371DC">
          <w:rPr>
            <w:noProof/>
            <w:webHidden/>
          </w:rPr>
          <w:fldChar w:fldCharType="separate"/>
        </w:r>
        <w:r w:rsidR="008C6B83">
          <w:rPr>
            <w:noProof/>
            <w:webHidden/>
          </w:rPr>
          <w:t>18</w:t>
        </w:r>
        <w:r w:rsidR="003371DC">
          <w:rPr>
            <w:noProof/>
            <w:webHidden/>
          </w:rPr>
          <w:fldChar w:fldCharType="end"/>
        </w:r>
      </w:hyperlink>
    </w:p>
    <w:p w14:paraId="21CE0C39" w14:textId="6E62F531" w:rsidR="003371DC" w:rsidRDefault="00167BC9">
      <w:pPr>
        <w:pStyle w:val="TableofFigures"/>
        <w:tabs>
          <w:tab w:val="right" w:leader="dot" w:pos="8290"/>
        </w:tabs>
        <w:rPr>
          <w:rFonts w:cstheme="minorBidi"/>
          <w:smallCaps w:val="0"/>
          <w:noProof/>
          <w:kern w:val="0"/>
          <w:sz w:val="22"/>
          <w:szCs w:val="22"/>
        </w:rPr>
      </w:pPr>
      <w:hyperlink w:anchor="_Toc528630025" w:history="1">
        <w:r w:rsidR="003371DC" w:rsidRPr="00D60464">
          <w:rPr>
            <w:rStyle w:val="Hyperlink"/>
            <w:rFonts w:hint="eastAsia"/>
            <w:noProof/>
          </w:rPr>
          <w:t>圖</w:t>
        </w:r>
        <w:r w:rsidR="003371DC" w:rsidRPr="00D60464">
          <w:rPr>
            <w:rStyle w:val="Hyperlink"/>
            <w:noProof/>
          </w:rPr>
          <w:t xml:space="preserve"> 9 – </w:t>
        </w:r>
        <w:r w:rsidR="003371DC" w:rsidRPr="00D60464">
          <w:rPr>
            <w:rStyle w:val="Hyperlink"/>
            <w:rFonts w:hint="eastAsia"/>
            <w:noProof/>
          </w:rPr>
          <w:t>手腕動作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5 \h </w:instrText>
        </w:r>
        <w:r w:rsidR="003371DC">
          <w:rPr>
            <w:noProof/>
            <w:webHidden/>
          </w:rPr>
        </w:r>
        <w:r w:rsidR="003371DC">
          <w:rPr>
            <w:noProof/>
            <w:webHidden/>
          </w:rPr>
          <w:fldChar w:fldCharType="separate"/>
        </w:r>
        <w:r w:rsidR="008C6B83">
          <w:rPr>
            <w:noProof/>
            <w:webHidden/>
          </w:rPr>
          <w:t>20</w:t>
        </w:r>
        <w:r w:rsidR="003371DC">
          <w:rPr>
            <w:noProof/>
            <w:webHidden/>
          </w:rPr>
          <w:fldChar w:fldCharType="end"/>
        </w:r>
      </w:hyperlink>
    </w:p>
    <w:p w14:paraId="78B7B83A" w14:textId="77E71425" w:rsidR="003371DC" w:rsidRDefault="00167BC9">
      <w:pPr>
        <w:pStyle w:val="TableofFigures"/>
        <w:tabs>
          <w:tab w:val="right" w:leader="dot" w:pos="8290"/>
        </w:tabs>
        <w:rPr>
          <w:rFonts w:cstheme="minorBidi"/>
          <w:smallCaps w:val="0"/>
          <w:noProof/>
          <w:kern w:val="0"/>
          <w:sz w:val="22"/>
          <w:szCs w:val="22"/>
        </w:rPr>
      </w:pPr>
      <w:hyperlink w:anchor="_Toc528630026" w:history="1">
        <w:r w:rsidR="003371DC" w:rsidRPr="00D60464">
          <w:rPr>
            <w:rStyle w:val="Hyperlink"/>
            <w:rFonts w:hint="eastAsia"/>
            <w:noProof/>
          </w:rPr>
          <w:t>圖</w:t>
        </w:r>
        <w:r w:rsidR="003371DC" w:rsidRPr="00D60464">
          <w:rPr>
            <w:rStyle w:val="Hyperlink"/>
            <w:noProof/>
          </w:rPr>
          <w:t xml:space="preserve"> 10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26 \h </w:instrText>
        </w:r>
        <w:r w:rsidR="003371DC">
          <w:rPr>
            <w:noProof/>
            <w:webHidden/>
          </w:rPr>
        </w:r>
        <w:r w:rsidR="003371DC">
          <w:rPr>
            <w:noProof/>
            <w:webHidden/>
          </w:rPr>
          <w:fldChar w:fldCharType="separate"/>
        </w:r>
        <w:r w:rsidR="008C6B83">
          <w:rPr>
            <w:noProof/>
            <w:webHidden/>
          </w:rPr>
          <w:t>22</w:t>
        </w:r>
        <w:r w:rsidR="003371DC">
          <w:rPr>
            <w:noProof/>
            <w:webHidden/>
          </w:rPr>
          <w:fldChar w:fldCharType="end"/>
        </w:r>
      </w:hyperlink>
    </w:p>
    <w:p w14:paraId="3B237AE3" w14:textId="5A10319F" w:rsidR="003371DC" w:rsidRDefault="00167BC9">
      <w:pPr>
        <w:pStyle w:val="TableofFigures"/>
        <w:tabs>
          <w:tab w:val="right" w:leader="dot" w:pos="8290"/>
        </w:tabs>
        <w:rPr>
          <w:rFonts w:cstheme="minorBidi"/>
          <w:smallCaps w:val="0"/>
          <w:noProof/>
          <w:kern w:val="0"/>
          <w:sz w:val="22"/>
          <w:szCs w:val="22"/>
        </w:rPr>
      </w:pPr>
      <w:hyperlink w:anchor="_Toc528630027" w:history="1">
        <w:r w:rsidR="003371DC" w:rsidRPr="00D60464">
          <w:rPr>
            <w:rStyle w:val="Hyperlink"/>
            <w:rFonts w:hint="eastAsia"/>
            <w:noProof/>
          </w:rPr>
          <w:t>圖</w:t>
        </w:r>
        <w:r w:rsidR="003371DC" w:rsidRPr="00D60464">
          <w:rPr>
            <w:rStyle w:val="Hyperlink"/>
            <w:noProof/>
          </w:rPr>
          <w:t xml:space="preserve"> 11 – 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7 \h </w:instrText>
        </w:r>
        <w:r w:rsidR="003371DC">
          <w:rPr>
            <w:noProof/>
            <w:webHidden/>
          </w:rPr>
        </w:r>
        <w:r w:rsidR="003371DC">
          <w:rPr>
            <w:noProof/>
            <w:webHidden/>
          </w:rPr>
          <w:fldChar w:fldCharType="separate"/>
        </w:r>
        <w:r w:rsidR="008C6B83">
          <w:rPr>
            <w:noProof/>
            <w:webHidden/>
          </w:rPr>
          <w:t>22</w:t>
        </w:r>
        <w:r w:rsidR="003371DC">
          <w:rPr>
            <w:noProof/>
            <w:webHidden/>
          </w:rPr>
          <w:fldChar w:fldCharType="end"/>
        </w:r>
      </w:hyperlink>
    </w:p>
    <w:p w14:paraId="5B2E2D01" w14:textId="278603E3" w:rsidR="003371DC" w:rsidRDefault="00167BC9">
      <w:pPr>
        <w:pStyle w:val="TableofFigures"/>
        <w:tabs>
          <w:tab w:val="right" w:leader="dot" w:pos="8290"/>
        </w:tabs>
        <w:rPr>
          <w:rFonts w:cstheme="minorBidi"/>
          <w:smallCaps w:val="0"/>
          <w:noProof/>
          <w:kern w:val="0"/>
          <w:sz w:val="22"/>
          <w:szCs w:val="22"/>
        </w:rPr>
      </w:pPr>
      <w:hyperlink w:anchor="_Toc528630028" w:history="1">
        <w:r w:rsidR="003371DC" w:rsidRPr="00D60464">
          <w:rPr>
            <w:rStyle w:val="Hyperlink"/>
            <w:rFonts w:hint="eastAsia"/>
            <w:noProof/>
          </w:rPr>
          <w:t>圖</w:t>
        </w:r>
        <w:r w:rsidR="003371DC" w:rsidRPr="00D60464">
          <w:rPr>
            <w:rStyle w:val="Hyperlink"/>
            <w:noProof/>
          </w:rPr>
          <w:t xml:space="preserve"> 12 – sEMG</w:t>
        </w:r>
        <w:r w:rsidR="003371DC" w:rsidRPr="00D60464">
          <w:rPr>
            <w:rStyle w:val="Hyperlink"/>
            <w:rFonts w:hint="eastAsia"/>
            <w:noProof/>
          </w:rPr>
          <w:t>訊號的</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8 \h </w:instrText>
        </w:r>
        <w:r w:rsidR="003371DC">
          <w:rPr>
            <w:noProof/>
            <w:webHidden/>
          </w:rPr>
        </w:r>
        <w:r w:rsidR="003371DC">
          <w:rPr>
            <w:noProof/>
            <w:webHidden/>
          </w:rPr>
          <w:fldChar w:fldCharType="separate"/>
        </w:r>
        <w:r w:rsidR="008C6B83">
          <w:rPr>
            <w:noProof/>
            <w:webHidden/>
          </w:rPr>
          <w:t>23</w:t>
        </w:r>
        <w:r w:rsidR="003371DC">
          <w:rPr>
            <w:noProof/>
            <w:webHidden/>
          </w:rPr>
          <w:fldChar w:fldCharType="end"/>
        </w:r>
      </w:hyperlink>
    </w:p>
    <w:p w14:paraId="158177B3" w14:textId="259F41B7" w:rsidR="003371DC" w:rsidRDefault="00167BC9">
      <w:pPr>
        <w:pStyle w:val="TableofFigures"/>
        <w:tabs>
          <w:tab w:val="right" w:leader="dot" w:pos="8290"/>
        </w:tabs>
        <w:rPr>
          <w:rFonts w:cstheme="minorBidi"/>
          <w:smallCaps w:val="0"/>
          <w:noProof/>
          <w:kern w:val="0"/>
          <w:sz w:val="22"/>
          <w:szCs w:val="22"/>
        </w:rPr>
      </w:pPr>
      <w:hyperlink w:anchor="_Toc528630029" w:history="1">
        <w:r w:rsidR="003371DC" w:rsidRPr="00D60464">
          <w:rPr>
            <w:rStyle w:val="Hyperlink"/>
            <w:rFonts w:hint="eastAsia"/>
            <w:noProof/>
          </w:rPr>
          <w:t>圖</w:t>
        </w:r>
        <w:r w:rsidR="003371DC" w:rsidRPr="00D60464">
          <w:rPr>
            <w:rStyle w:val="Hyperlink"/>
            <w:noProof/>
          </w:rPr>
          <w:t xml:space="preserve"> 13 – </w:t>
        </w:r>
        <w:r w:rsidR="003371DC" w:rsidRPr="00D60464">
          <w:rPr>
            <w:rStyle w:val="Hyperlink"/>
            <w:rFonts w:hint="eastAsia"/>
            <w:noProof/>
          </w:rPr>
          <w:t>比較</w:t>
        </w:r>
        <w:r w:rsidR="003371DC" w:rsidRPr="00D60464">
          <w:rPr>
            <w:rStyle w:val="Hyperlink"/>
            <w:noProof/>
          </w:rPr>
          <w:t>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和</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9 \h </w:instrText>
        </w:r>
        <w:r w:rsidR="003371DC">
          <w:rPr>
            <w:noProof/>
            <w:webHidden/>
          </w:rPr>
        </w:r>
        <w:r w:rsidR="003371DC">
          <w:rPr>
            <w:noProof/>
            <w:webHidden/>
          </w:rPr>
          <w:fldChar w:fldCharType="separate"/>
        </w:r>
        <w:r w:rsidR="008C6B83">
          <w:rPr>
            <w:noProof/>
            <w:webHidden/>
          </w:rPr>
          <w:t>23</w:t>
        </w:r>
        <w:r w:rsidR="003371DC">
          <w:rPr>
            <w:noProof/>
            <w:webHidden/>
          </w:rPr>
          <w:fldChar w:fldCharType="end"/>
        </w:r>
      </w:hyperlink>
    </w:p>
    <w:p w14:paraId="22D9DCEE" w14:textId="0EA71828" w:rsidR="003371DC" w:rsidRDefault="00167BC9">
      <w:pPr>
        <w:pStyle w:val="TableofFigures"/>
        <w:tabs>
          <w:tab w:val="right" w:leader="dot" w:pos="8290"/>
        </w:tabs>
        <w:rPr>
          <w:rFonts w:cstheme="minorBidi"/>
          <w:smallCaps w:val="0"/>
          <w:noProof/>
          <w:kern w:val="0"/>
          <w:sz w:val="22"/>
          <w:szCs w:val="22"/>
        </w:rPr>
      </w:pPr>
      <w:hyperlink w:anchor="_Toc528630030" w:history="1">
        <w:r w:rsidR="003371DC" w:rsidRPr="00D60464">
          <w:rPr>
            <w:rStyle w:val="Hyperlink"/>
            <w:rFonts w:hint="eastAsia"/>
            <w:noProof/>
          </w:rPr>
          <w:t>圖</w:t>
        </w:r>
        <w:r w:rsidR="003371DC" w:rsidRPr="00D60464">
          <w:rPr>
            <w:rStyle w:val="Hyperlink"/>
            <w:noProof/>
          </w:rPr>
          <w:t xml:space="preserve"> 14 – </w:t>
        </w:r>
        <w:r w:rsidR="003371DC" w:rsidRPr="00D60464">
          <w:rPr>
            <w:rStyle w:val="Hyperlink"/>
            <w:rFonts w:hint="eastAsia"/>
            <w:noProof/>
          </w:rPr>
          <w:t>訊號源</w:t>
        </w:r>
        <w:r w:rsidR="003371DC" w:rsidRPr="00D60464">
          <w:rPr>
            <w:rStyle w:val="Hyperlink"/>
            <w:b/>
            <w:noProof/>
          </w:rPr>
          <w:t>s</w:t>
        </w:r>
        <w:r w:rsidR="003371DC">
          <w:rPr>
            <w:noProof/>
            <w:webHidden/>
          </w:rPr>
          <w:tab/>
        </w:r>
        <w:r w:rsidR="003371DC">
          <w:rPr>
            <w:noProof/>
            <w:webHidden/>
          </w:rPr>
          <w:fldChar w:fldCharType="begin"/>
        </w:r>
        <w:r w:rsidR="003371DC">
          <w:rPr>
            <w:noProof/>
            <w:webHidden/>
          </w:rPr>
          <w:instrText xml:space="preserve"> PAGEREF _Toc528630030 \h </w:instrText>
        </w:r>
        <w:r w:rsidR="003371DC">
          <w:rPr>
            <w:noProof/>
            <w:webHidden/>
          </w:rPr>
        </w:r>
        <w:r w:rsidR="003371DC">
          <w:rPr>
            <w:noProof/>
            <w:webHidden/>
          </w:rPr>
          <w:fldChar w:fldCharType="separate"/>
        </w:r>
        <w:r w:rsidR="008C6B83">
          <w:rPr>
            <w:noProof/>
            <w:webHidden/>
          </w:rPr>
          <w:t>25</w:t>
        </w:r>
        <w:r w:rsidR="003371DC">
          <w:rPr>
            <w:noProof/>
            <w:webHidden/>
          </w:rPr>
          <w:fldChar w:fldCharType="end"/>
        </w:r>
      </w:hyperlink>
    </w:p>
    <w:p w14:paraId="1AFD5434" w14:textId="7B89F347" w:rsidR="003371DC" w:rsidRDefault="00167BC9">
      <w:pPr>
        <w:pStyle w:val="TableofFigures"/>
        <w:tabs>
          <w:tab w:val="right" w:leader="dot" w:pos="8290"/>
        </w:tabs>
        <w:rPr>
          <w:rFonts w:cstheme="minorBidi"/>
          <w:smallCaps w:val="0"/>
          <w:noProof/>
          <w:kern w:val="0"/>
          <w:sz w:val="22"/>
          <w:szCs w:val="22"/>
        </w:rPr>
      </w:pPr>
      <w:hyperlink w:anchor="_Toc528630031" w:history="1">
        <w:r w:rsidR="003371DC" w:rsidRPr="00D60464">
          <w:rPr>
            <w:rStyle w:val="Hyperlink"/>
            <w:rFonts w:hint="eastAsia"/>
            <w:noProof/>
          </w:rPr>
          <w:t>圖</w:t>
        </w:r>
        <w:r w:rsidR="003371DC" w:rsidRPr="00D60464">
          <w:rPr>
            <w:rStyle w:val="Hyperlink"/>
            <w:noProof/>
          </w:rPr>
          <w:t xml:space="preserve"> 15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1 \h </w:instrText>
        </w:r>
        <w:r w:rsidR="003371DC">
          <w:rPr>
            <w:noProof/>
            <w:webHidden/>
          </w:rPr>
        </w:r>
        <w:r w:rsidR="003371DC">
          <w:rPr>
            <w:noProof/>
            <w:webHidden/>
          </w:rPr>
          <w:fldChar w:fldCharType="separate"/>
        </w:r>
        <w:r w:rsidR="008C6B83">
          <w:rPr>
            <w:noProof/>
            <w:webHidden/>
          </w:rPr>
          <w:t>25</w:t>
        </w:r>
        <w:r w:rsidR="003371DC">
          <w:rPr>
            <w:noProof/>
            <w:webHidden/>
          </w:rPr>
          <w:fldChar w:fldCharType="end"/>
        </w:r>
      </w:hyperlink>
    </w:p>
    <w:p w14:paraId="03941C25" w14:textId="17CF201D" w:rsidR="003371DC" w:rsidRDefault="00167BC9">
      <w:pPr>
        <w:pStyle w:val="TableofFigures"/>
        <w:tabs>
          <w:tab w:val="right" w:leader="dot" w:pos="8290"/>
        </w:tabs>
        <w:rPr>
          <w:rFonts w:cstheme="minorBidi"/>
          <w:smallCaps w:val="0"/>
          <w:noProof/>
          <w:kern w:val="0"/>
          <w:sz w:val="22"/>
          <w:szCs w:val="22"/>
        </w:rPr>
      </w:pPr>
      <w:hyperlink w:anchor="_Toc528630032" w:history="1">
        <w:r w:rsidR="003371DC" w:rsidRPr="00D60464">
          <w:rPr>
            <w:rStyle w:val="Hyperlink"/>
            <w:rFonts w:hint="eastAsia"/>
            <w:noProof/>
          </w:rPr>
          <w:t>圖</w:t>
        </w:r>
        <w:r w:rsidR="003371DC" w:rsidRPr="00D60464">
          <w:rPr>
            <w:rStyle w:val="Hyperlink"/>
            <w:noProof/>
          </w:rPr>
          <w:t xml:space="preserve"> 16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2 \h </w:instrText>
        </w:r>
        <w:r w:rsidR="003371DC">
          <w:rPr>
            <w:noProof/>
            <w:webHidden/>
          </w:rPr>
        </w:r>
        <w:r w:rsidR="003371DC">
          <w:rPr>
            <w:noProof/>
            <w:webHidden/>
          </w:rPr>
          <w:fldChar w:fldCharType="separate"/>
        </w:r>
        <w:r w:rsidR="008C6B83">
          <w:rPr>
            <w:noProof/>
            <w:webHidden/>
          </w:rPr>
          <w:t>26</w:t>
        </w:r>
        <w:r w:rsidR="003371DC">
          <w:rPr>
            <w:noProof/>
            <w:webHidden/>
          </w:rPr>
          <w:fldChar w:fldCharType="end"/>
        </w:r>
      </w:hyperlink>
    </w:p>
    <w:p w14:paraId="64087555" w14:textId="7588B246" w:rsidR="003371DC" w:rsidRDefault="00167BC9">
      <w:pPr>
        <w:pStyle w:val="TableofFigures"/>
        <w:tabs>
          <w:tab w:val="right" w:leader="dot" w:pos="8290"/>
        </w:tabs>
        <w:rPr>
          <w:rFonts w:cstheme="minorBidi"/>
          <w:smallCaps w:val="0"/>
          <w:noProof/>
          <w:kern w:val="0"/>
          <w:sz w:val="22"/>
          <w:szCs w:val="22"/>
        </w:rPr>
      </w:pPr>
      <w:hyperlink w:anchor="_Toc528630033" w:history="1">
        <w:r w:rsidR="003371DC" w:rsidRPr="00D60464">
          <w:rPr>
            <w:rStyle w:val="Hyperlink"/>
            <w:rFonts w:hint="eastAsia"/>
            <w:noProof/>
          </w:rPr>
          <w:t>圖</w:t>
        </w:r>
        <w:r w:rsidR="003371DC" w:rsidRPr="00D60464">
          <w:rPr>
            <w:rStyle w:val="Hyperlink"/>
            <w:noProof/>
          </w:rPr>
          <w:t xml:space="preserve"> 17 – </w:t>
        </w:r>
        <w:r w:rsidR="003371DC" w:rsidRPr="00D60464">
          <w:rPr>
            <w:rStyle w:val="Hyperlink"/>
            <w:rFonts w:hint="eastAsia"/>
            <w:noProof/>
          </w:rPr>
          <w:t>白化訊號</w:t>
        </w:r>
        <w:r w:rsidR="003371DC" w:rsidRPr="00D60464">
          <w:rPr>
            <w:rStyle w:val="Hyperlink"/>
            <w:b/>
            <w:noProof/>
          </w:rPr>
          <w:t>z</w:t>
        </w:r>
        <w:r w:rsidR="003371DC">
          <w:rPr>
            <w:noProof/>
            <w:webHidden/>
          </w:rPr>
          <w:tab/>
        </w:r>
        <w:r w:rsidR="003371DC">
          <w:rPr>
            <w:noProof/>
            <w:webHidden/>
          </w:rPr>
          <w:fldChar w:fldCharType="begin"/>
        </w:r>
        <w:r w:rsidR="003371DC">
          <w:rPr>
            <w:noProof/>
            <w:webHidden/>
          </w:rPr>
          <w:instrText xml:space="preserve"> PAGEREF _Toc528630033 \h </w:instrText>
        </w:r>
        <w:r w:rsidR="003371DC">
          <w:rPr>
            <w:noProof/>
            <w:webHidden/>
          </w:rPr>
        </w:r>
        <w:r w:rsidR="003371DC">
          <w:rPr>
            <w:noProof/>
            <w:webHidden/>
          </w:rPr>
          <w:fldChar w:fldCharType="separate"/>
        </w:r>
        <w:r w:rsidR="008C6B83">
          <w:rPr>
            <w:noProof/>
            <w:webHidden/>
          </w:rPr>
          <w:t>26</w:t>
        </w:r>
        <w:r w:rsidR="003371DC">
          <w:rPr>
            <w:noProof/>
            <w:webHidden/>
          </w:rPr>
          <w:fldChar w:fldCharType="end"/>
        </w:r>
      </w:hyperlink>
    </w:p>
    <w:p w14:paraId="338A1911" w14:textId="70BA1414" w:rsidR="003371DC" w:rsidRDefault="00167BC9">
      <w:pPr>
        <w:pStyle w:val="TableofFigures"/>
        <w:tabs>
          <w:tab w:val="right" w:leader="dot" w:pos="8290"/>
        </w:tabs>
        <w:rPr>
          <w:rFonts w:cstheme="minorBidi"/>
          <w:smallCaps w:val="0"/>
          <w:noProof/>
          <w:kern w:val="0"/>
          <w:sz w:val="22"/>
          <w:szCs w:val="22"/>
        </w:rPr>
      </w:pPr>
      <w:hyperlink w:anchor="_Toc528630034" w:history="1">
        <w:r w:rsidR="003371DC" w:rsidRPr="00D60464">
          <w:rPr>
            <w:rStyle w:val="Hyperlink"/>
            <w:rFonts w:hint="eastAsia"/>
            <w:noProof/>
          </w:rPr>
          <w:t>圖</w:t>
        </w:r>
        <w:r w:rsidR="003371DC" w:rsidRPr="00D60464">
          <w:rPr>
            <w:rStyle w:val="Hyperlink"/>
            <w:noProof/>
          </w:rPr>
          <w:t xml:space="preserve"> 18 – </w:t>
        </w:r>
        <w:r w:rsidR="003371DC" w:rsidRPr="00D60464">
          <w:rPr>
            <w:rStyle w:val="Hyperlink"/>
            <w:rFonts w:hint="eastAsia"/>
            <w:noProof/>
          </w:rPr>
          <w:t>梯度下降</w:t>
        </w:r>
        <w:r w:rsidR="003371DC" w:rsidRPr="00D60464">
          <w:rPr>
            <w:rStyle w:val="Hyperlink"/>
            <w:noProof/>
          </w:rPr>
          <w:t>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4 \h </w:instrText>
        </w:r>
        <w:r w:rsidR="003371DC">
          <w:rPr>
            <w:noProof/>
            <w:webHidden/>
          </w:rPr>
        </w:r>
        <w:r w:rsidR="003371DC">
          <w:rPr>
            <w:noProof/>
            <w:webHidden/>
          </w:rPr>
          <w:fldChar w:fldCharType="separate"/>
        </w:r>
        <w:r w:rsidR="008C6B83">
          <w:rPr>
            <w:noProof/>
            <w:webHidden/>
          </w:rPr>
          <w:t>27</w:t>
        </w:r>
        <w:r w:rsidR="003371DC">
          <w:rPr>
            <w:noProof/>
            <w:webHidden/>
          </w:rPr>
          <w:fldChar w:fldCharType="end"/>
        </w:r>
      </w:hyperlink>
    </w:p>
    <w:p w14:paraId="53F07D30" w14:textId="1C4D5F72" w:rsidR="003371DC" w:rsidRDefault="00167BC9">
      <w:pPr>
        <w:pStyle w:val="TableofFigures"/>
        <w:tabs>
          <w:tab w:val="right" w:leader="dot" w:pos="8290"/>
        </w:tabs>
        <w:rPr>
          <w:rFonts w:cstheme="minorBidi"/>
          <w:smallCaps w:val="0"/>
          <w:noProof/>
          <w:kern w:val="0"/>
          <w:sz w:val="22"/>
          <w:szCs w:val="22"/>
        </w:rPr>
      </w:pPr>
      <w:hyperlink w:anchor="_Toc528630035" w:history="1">
        <w:r w:rsidR="003371DC" w:rsidRPr="00D60464">
          <w:rPr>
            <w:rStyle w:val="Hyperlink"/>
            <w:rFonts w:hint="eastAsia"/>
            <w:noProof/>
          </w:rPr>
          <w:t>圖</w:t>
        </w:r>
        <w:r w:rsidR="003371DC" w:rsidRPr="00D60464">
          <w:rPr>
            <w:rStyle w:val="Hyperlink"/>
            <w:noProof/>
          </w:rPr>
          <w:t xml:space="preserve"> 19 – </w:t>
        </w:r>
        <w:r w:rsidR="003371DC" w:rsidRPr="00D60464">
          <w:rPr>
            <w:rStyle w:val="Hyperlink"/>
            <w:rFonts w:hint="eastAsia"/>
            <w:noProof/>
          </w:rPr>
          <w:t>梯度下降</w:t>
        </w:r>
        <w:r w:rsidR="003371DC" w:rsidRPr="00D60464">
          <w:rPr>
            <w:rStyle w:val="Hyperlink"/>
            <w:noProof/>
          </w:rPr>
          <w:t>15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5 \h </w:instrText>
        </w:r>
        <w:r w:rsidR="003371DC">
          <w:rPr>
            <w:noProof/>
            <w:webHidden/>
          </w:rPr>
        </w:r>
        <w:r w:rsidR="003371DC">
          <w:rPr>
            <w:noProof/>
            <w:webHidden/>
          </w:rPr>
          <w:fldChar w:fldCharType="separate"/>
        </w:r>
        <w:r w:rsidR="008C6B83">
          <w:rPr>
            <w:noProof/>
            <w:webHidden/>
          </w:rPr>
          <w:t>27</w:t>
        </w:r>
        <w:r w:rsidR="003371DC">
          <w:rPr>
            <w:noProof/>
            <w:webHidden/>
          </w:rPr>
          <w:fldChar w:fldCharType="end"/>
        </w:r>
      </w:hyperlink>
    </w:p>
    <w:p w14:paraId="4BFF7660" w14:textId="1E30A659" w:rsidR="003371DC" w:rsidRDefault="00167BC9">
      <w:pPr>
        <w:pStyle w:val="TableofFigures"/>
        <w:tabs>
          <w:tab w:val="right" w:leader="dot" w:pos="8290"/>
        </w:tabs>
        <w:rPr>
          <w:rFonts w:cstheme="minorBidi"/>
          <w:smallCaps w:val="0"/>
          <w:noProof/>
          <w:kern w:val="0"/>
          <w:sz w:val="22"/>
          <w:szCs w:val="22"/>
        </w:rPr>
      </w:pPr>
      <w:hyperlink w:anchor="_Toc528630036" w:history="1">
        <w:r w:rsidR="003371DC" w:rsidRPr="00D60464">
          <w:rPr>
            <w:rStyle w:val="Hyperlink"/>
            <w:rFonts w:hint="eastAsia"/>
            <w:noProof/>
          </w:rPr>
          <w:t>圖</w:t>
        </w:r>
        <w:r w:rsidR="003371DC" w:rsidRPr="00D60464">
          <w:rPr>
            <w:rStyle w:val="Hyperlink"/>
            <w:noProof/>
          </w:rPr>
          <w:t xml:space="preserve"> 20 – </w:t>
        </w:r>
        <w:r w:rsidR="003371DC" w:rsidRPr="00D60464">
          <w:rPr>
            <w:rStyle w:val="Hyperlink"/>
            <w:rFonts w:hint="eastAsia"/>
            <w:noProof/>
          </w:rPr>
          <w:t>梯度下降</w:t>
        </w:r>
        <w:r w:rsidR="003371DC" w:rsidRPr="00D60464">
          <w:rPr>
            <w:rStyle w:val="Hyperlink"/>
            <w:noProof/>
          </w:rPr>
          <w:t>40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6 \h </w:instrText>
        </w:r>
        <w:r w:rsidR="003371DC">
          <w:rPr>
            <w:noProof/>
            <w:webHidden/>
          </w:rPr>
        </w:r>
        <w:r w:rsidR="003371DC">
          <w:rPr>
            <w:noProof/>
            <w:webHidden/>
          </w:rPr>
          <w:fldChar w:fldCharType="separate"/>
        </w:r>
        <w:r w:rsidR="008C6B83">
          <w:rPr>
            <w:noProof/>
            <w:webHidden/>
          </w:rPr>
          <w:t>27</w:t>
        </w:r>
        <w:r w:rsidR="003371DC">
          <w:rPr>
            <w:noProof/>
            <w:webHidden/>
          </w:rPr>
          <w:fldChar w:fldCharType="end"/>
        </w:r>
      </w:hyperlink>
    </w:p>
    <w:p w14:paraId="226D15D9" w14:textId="4E889A64" w:rsidR="003371DC" w:rsidRDefault="00167BC9">
      <w:pPr>
        <w:pStyle w:val="TableofFigures"/>
        <w:tabs>
          <w:tab w:val="right" w:leader="dot" w:pos="8290"/>
        </w:tabs>
        <w:rPr>
          <w:rFonts w:cstheme="minorBidi"/>
          <w:smallCaps w:val="0"/>
          <w:noProof/>
          <w:kern w:val="0"/>
          <w:sz w:val="22"/>
          <w:szCs w:val="22"/>
        </w:rPr>
      </w:pPr>
      <w:hyperlink w:anchor="_Toc528630037" w:history="1">
        <w:r w:rsidR="003371DC" w:rsidRPr="00D60464">
          <w:rPr>
            <w:rStyle w:val="Hyperlink"/>
            <w:rFonts w:hint="eastAsia"/>
            <w:noProof/>
          </w:rPr>
          <w:t>圖</w:t>
        </w:r>
        <w:r w:rsidR="003371DC" w:rsidRPr="00D60464">
          <w:rPr>
            <w:rStyle w:val="Hyperlink"/>
            <w:noProof/>
          </w:rPr>
          <w:t xml:space="preserve"> 21 -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7 \h </w:instrText>
        </w:r>
        <w:r w:rsidR="003371DC">
          <w:rPr>
            <w:noProof/>
            <w:webHidden/>
          </w:rPr>
        </w:r>
        <w:r w:rsidR="003371DC">
          <w:rPr>
            <w:noProof/>
            <w:webHidden/>
          </w:rPr>
          <w:fldChar w:fldCharType="separate"/>
        </w:r>
        <w:r w:rsidR="008C6B83">
          <w:rPr>
            <w:noProof/>
            <w:webHidden/>
          </w:rPr>
          <w:t>28</w:t>
        </w:r>
        <w:r w:rsidR="003371DC">
          <w:rPr>
            <w:noProof/>
            <w:webHidden/>
          </w:rPr>
          <w:fldChar w:fldCharType="end"/>
        </w:r>
      </w:hyperlink>
    </w:p>
    <w:p w14:paraId="4DEBD88F" w14:textId="7E5A11A0" w:rsidR="003371DC" w:rsidRDefault="00167BC9">
      <w:pPr>
        <w:pStyle w:val="TableofFigures"/>
        <w:tabs>
          <w:tab w:val="right" w:leader="dot" w:pos="8290"/>
        </w:tabs>
        <w:rPr>
          <w:rFonts w:cstheme="minorBidi"/>
          <w:smallCaps w:val="0"/>
          <w:noProof/>
          <w:kern w:val="0"/>
          <w:sz w:val="22"/>
          <w:szCs w:val="22"/>
        </w:rPr>
      </w:pPr>
      <w:hyperlink w:anchor="_Toc528630038" w:history="1">
        <w:r w:rsidR="003371DC" w:rsidRPr="00D60464">
          <w:rPr>
            <w:rStyle w:val="Hyperlink"/>
            <w:rFonts w:hint="eastAsia"/>
            <w:noProof/>
          </w:rPr>
          <w:t>圖</w:t>
        </w:r>
        <w:r w:rsidR="003371DC" w:rsidRPr="00D60464">
          <w:rPr>
            <w:rStyle w:val="Hyperlink"/>
            <w:noProof/>
          </w:rPr>
          <w:t xml:space="preserve"> 22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2</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8 \h </w:instrText>
        </w:r>
        <w:r w:rsidR="003371DC">
          <w:rPr>
            <w:noProof/>
            <w:webHidden/>
          </w:rPr>
        </w:r>
        <w:r w:rsidR="003371DC">
          <w:rPr>
            <w:noProof/>
            <w:webHidden/>
          </w:rPr>
          <w:fldChar w:fldCharType="separate"/>
        </w:r>
        <w:r w:rsidR="008C6B83">
          <w:rPr>
            <w:noProof/>
            <w:webHidden/>
          </w:rPr>
          <w:t>28</w:t>
        </w:r>
        <w:r w:rsidR="003371DC">
          <w:rPr>
            <w:noProof/>
            <w:webHidden/>
          </w:rPr>
          <w:fldChar w:fldCharType="end"/>
        </w:r>
      </w:hyperlink>
    </w:p>
    <w:p w14:paraId="6BDFBEA9" w14:textId="585B6281" w:rsidR="003371DC" w:rsidRDefault="00167BC9">
      <w:pPr>
        <w:pStyle w:val="TableofFigures"/>
        <w:tabs>
          <w:tab w:val="right" w:leader="dot" w:pos="8290"/>
        </w:tabs>
        <w:rPr>
          <w:rFonts w:cstheme="minorBidi"/>
          <w:smallCaps w:val="0"/>
          <w:noProof/>
          <w:kern w:val="0"/>
          <w:sz w:val="22"/>
          <w:szCs w:val="22"/>
        </w:rPr>
      </w:pPr>
      <w:hyperlink w:anchor="_Toc528630039" w:history="1">
        <w:r w:rsidR="003371DC" w:rsidRPr="00D60464">
          <w:rPr>
            <w:rStyle w:val="Hyperlink"/>
            <w:rFonts w:hint="eastAsia"/>
            <w:noProof/>
          </w:rPr>
          <w:t>圖</w:t>
        </w:r>
        <w:r w:rsidR="003371DC" w:rsidRPr="00D60464">
          <w:rPr>
            <w:rStyle w:val="Hyperlink"/>
            <w:noProof/>
          </w:rPr>
          <w:t xml:space="preserve"> 23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9 \h </w:instrText>
        </w:r>
        <w:r w:rsidR="003371DC">
          <w:rPr>
            <w:noProof/>
            <w:webHidden/>
          </w:rPr>
        </w:r>
        <w:r w:rsidR="003371DC">
          <w:rPr>
            <w:noProof/>
            <w:webHidden/>
          </w:rPr>
          <w:fldChar w:fldCharType="separate"/>
        </w:r>
        <w:r w:rsidR="008C6B83">
          <w:rPr>
            <w:noProof/>
            <w:webHidden/>
          </w:rPr>
          <w:t>28</w:t>
        </w:r>
        <w:r w:rsidR="003371DC">
          <w:rPr>
            <w:noProof/>
            <w:webHidden/>
          </w:rPr>
          <w:fldChar w:fldCharType="end"/>
        </w:r>
      </w:hyperlink>
    </w:p>
    <w:p w14:paraId="01A25C00" w14:textId="32870A66" w:rsidR="003371DC" w:rsidRDefault="00167BC9">
      <w:pPr>
        <w:pStyle w:val="TableofFigures"/>
        <w:tabs>
          <w:tab w:val="right" w:leader="dot" w:pos="8290"/>
        </w:tabs>
        <w:rPr>
          <w:rFonts w:cstheme="minorBidi"/>
          <w:smallCaps w:val="0"/>
          <w:noProof/>
          <w:kern w:val="0"/>
          <w:sz w:val="22"/>
          <w:szCs w:val="22"/>
        </w:rPr>
      </w:pPr>
      <w:hyperlink w:anchor="_Toc528630040" w:history="1">
        <w:r w:rsidR="003371DC" w:rsidRPr="00D60464">
          <w:rPr>
            <w:rStyle w:val="Hyperlink"/>
            <w:rFonts w:hint="eastAsia"/>
            <w:noProof/>
          </w:rPr>
          <w:t>圖</w:t>
        </w:r>
        <w:r w:rsidR="003371DC" w:rsidRPr="00D60464">
          <w:rPr>
            <w:rStyle w:val="Hyperlink"/>
            <w:noProof/>
          </w:rPr>
          <w:t xml:space="preserve"> 24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0 \h </w:instrText>
        </w:r>
        <w:r w:rsidR="003371DC">
          <w:rPr>
            <w:noProof/>
            <w:webHidden/>
          </w:rPr>
        </w:r>
        <w:r w:rsidR="003371DC">
          <w:rPr>
            <w:noProof/>
            <w:webHidden/>
          </w:rPr>
          <w:fldChar w:fldCharType="separate"/>
        </w:r>
        <w:r w:rsidR="008C6B83">
          <w:rPr>
            <w:noProof/>
            <w:webHidden/>
          </w:rPr>
          <w:t>28</w:t>
        </w:r>
        <w:r w:rsidR="003371DC">
          <w:rPr>
            <w:noProof/>
            <w:webHidden/>
          </w:rPr>
          <w:fldChar w:fldCharType="end"/>
        </w:r>
      </w:hyperlink>
    </w:p>
    <w:p w14:paraId="4CB01031" w14:textId="74A8C4B3" w:rsidR="003371DC" w:rsidRDefault="00167BC9">
      <w:pPr>
        <w:pStyle w:val="TableofFigures"/>
        <w:tabs>
          <w:tab w:val="right" w:leader="dot" w:pos="8290"/>
        </w:tabs>
        <w:rPr>
          <w:rFonts w:cstheme="minorBidi"/>
          <w:smallCaps w:val="0"/>
          <w:noProof/>
          <w:kern w:val="0"/>
          <w:sz w:val="22"/>
          <w:szCs w:val="22"/>
        </w:rPr>
      </w:pPr>
      <w:hyperlink w:anchor="_Toc528630041" w:history="1">
        <w:r w:rsidR="003371DC" w:rsidRPr="00D60464">
          <w:rPr>
            <w:rStyle w:val="Hyperlink"/>
            <w:rFonts w:hint="eastAsia"/>
            <w:noProof/>
          </w:rPr>
          <w:t>圖</w:t>
        </w:r>
        <w:r w:rsidR="003371DC" w:rsidRPr="00D60464">
          <w:rPr>
            <w:rStyle w:val="Hyperlink"/>
            <w:noProof/>
          </w:rPr>
          <w:t xml:space="preserve"> 25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1 \h </w:instrText>
        </w:r>
        <w:r w:rsidR="003371DC">
          <w:rPr>
            <w:noProof/>
            <w:webHidden/>
          </w:rPr>
        </w:r>
        <w:r w:rsidR="003371DC">
          <w:rPr>
            <w:noProof/>
            <w:webHidden/>
          </w:rPr>
          <w:fldChar w:fldCharType="separate"/>
        </w:r>
        <w:r w:rsidR="008C6B83">
          <w:rPr>
            <w:noProof/>
            <w:webHidden/>
          </w:rPr>
          <w:t>28</w:t>
        </w:r>
        <w:r w:rsidR="003371DC">
          <w:rPr>
            <w:noProof/>
            <w:webHidden/>
          </w:rPr>
          <w:fldChar w:fldCharType="end"/>
        </w:r>
      </w:hyperlink>
    </w:p>
    <w:p w14:paraId="1969F761" w14:textId="4C1B81EA" w:rsidR="003371DC" w:rsidRDefault="00167BC9">
      <w:pPr>
        <w:pStyle w:val="TableofFigures"/>
        <w:tabs>
          <w:tab w:val="right" w:leader="dot" w:pos="8290"/>
        </w:tabs>
        <w:rPr>
          <w:rFonts w:cstheme="minorBidi"/>
          <w:smallCaps w:val="0"/>
          <w:noProof/>
          <w:kern w:val="0"/>
          <w:sz w:val="22"/>
          <w:szCs w:val="22"/>
        </w:rPr>
      </w:pPr>
      <w:hyperlink w:anchor="_Toc528630042" w:history="1">
        <w:r w:rsidR="003371DC" w:rsidRPr="00D60464">
          <w:rPr>
            <w:rStyle w:val="Hyperlink"/>
            <w:rFonts w:hint="eastAsia"/>
            <w:noProof/>
          </w:rPr>
          <w:t>圖</w:t>
        </w:r>
        <w:r w:rsidR="003371DC" w:rsidRPr="00D60464">
          <w:rPr>
            <w:rStyle w:val="Hyperlink"/>
            <w:noProof/>
          </w:rPr>
          <w:t xml:space="preserve"> 26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2 \h </w:instrText>
        </w:r>
        <w:r w:rsidR="003371DC">
          <w:rPr>
            <w:noProof/>
            <w:webHidden/>
          </w:rPr>
        </w:r>
        <w:r w:rsidR="003371DC">
          <w:rPr>
            <w:noProof/>
            <w:webHidden/>
          </w:rPr>
          <w:fldChar w:fldCharType="separate"/>
        </w:r>
        <w:r w:rsidR="008C6B83">
          <w:rPr>
            <w:noProof/>
            <w:webHidden/>
          </w:rPr>
          <w:t>28</w:t>
        </w:r>
        <w:r w:rsidR="003371DC">
          <w:rPr>
            <w:noProof/>
            <w:webHidden/>
          </w:rPr>
          <w:fldChar w:fldCharType="end"/>
        </w:r>
      </w:hyperlink>
    </w:p>
    <w:p w14:paraId="1143FF6F" w14:textId="699C252E" w:rsidR="003371DC" w:rsidRDefault="00167BC9">
      <w:pPr>
        <w:pStyle w:val="TableofFigures"/>
        <w:tabs>
          <w:tab w:val="right" w:leader="dot" w:pos="8290"/>
        </w:tabs>
        <w:rPr>
          <w:rFonts w:cstheme="minorBidi"/>
          <w:smallCaps w:val="0"/>
          <w:noProof/>
          <w:kern w:val="0"/>
          <w:sz w:val="22"/>
          <w:szCs w:val="22"/>
        </w:rPr>
      </w:pPr>
      <w:hyperlink w:anchor="_Toc528630043" w:history="1">
        <w:r w:rsidR="003371DC" w:rsidRPr="00D60464">
          <w:rPr>
            <w:rStyle w:val="Hyperlink"/>
            <w:rFonts w:hint="eastAsia"/>
            <w:noProof/>
          </w:rPr>
          <w:t>圖</w:t>
        </w:r>
        <w:r w:rsidR="003371DC" w:rsidRPr="00D60464">
          <w:rPr>
            <w:rStyle w:val="Hyperlink"/>
            <w:noProof/>
          </w:rPr>
          <w:t xml:space="preserve"> 27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3 \h </w:instrText>
        </w:r>
        <w:r w:rsidR="003371DC">
          <w:rPr>
            <w:noProof/>
            <w:webHidden/>
          </w:rPr>
        </w:r>
        <w:r w:rsidR="003371DC">
          <w:rPr>
            <w:noProof/>
            <w:webHidden/>
          </w:rPr>
          <w:fldChar w:fldCharType="separate"/>
        </w:r>
        <w:r w:rsidR="008C6B83">
          <w:rPr>
            <w:noProof/>
            <w:webHidden/>
          </w:rPr>
          <w:t>29</w:t>
        </w:r>
        <w:r w:rsidR="003371DC">
          <w:rPr>
            <w:noProof/>
            <w:webHidden/>
          </w:rPr>
          <w:fldChar w:fldCharType="end"/>
        </w:r>
      </w:hyperlink>
    </w:p>
    <w:p w14:paraId="78AB0BD4" w14:textId="3015473F" w:rsidR="003371DC" w:rsidRDefault="00167BC9">
      <w:pPr>
        <w:pStyle w:val="TableofFigures"/>
        <w:tabs>
          <w:tab w:val="right" w:leader="dot" w:pos="8290"/>
        </w:tabs>
        <w:rPr>
          <w:rFonts w:cstheme="minorBidi"/>
          <w:smallCaps w:val="0"/>
          <w:noProof/>
          <w:kern w:val="0"/>
          <w:sz w:val="22"/>
          <w:szCs w:val="22"/>
        </w:rPr>
      </w:pPr>
      <w:hyperlink w:anchor="_Toc528630044" w:history="1">
        <w:r w:rsidR="003371DC" w:rsidRPr="00D60464">
          <w:rPr>
            <w:rStyle w:val="Hyperlink"/>
            <w:rFonts w:hint="eastAsia"/>
            <w:noProof/>
          </w:rPr>
          <w:t>圖</w:t>
        </w:r>
        <w:r w:rsidR="003371DC" w:rsidRPr="00D60464">
          <w:rPr>
            <w:rStyle w:val="Hyperlink"/>
            <w:noProof/>
          </w:rPr>
          <w:t xml:space="preserve"> 28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4 \h </w:instrText>
        </w:r>
        <w:r w:rsidR="003371DC">
          <w:rPr>
            <w:noProof/>
            <w:webHidden/>
          </w:rPr>
        </w:r>
        <w:r w:rsidR="003371DC">
          <w:rPr>
            <w:noProof/>
            <w:webHidden/>
          </w:rPr>
          <w:fldChar w:fldCharType="separate"/>
        </w:r>
        <w:r w:rsidR="008C6B83">
          <w:rPr>
            <w:noProof/>
            <w:webHidden/>
          </w:rPr>
          <w:t>29</w:t>
        </w:r>
        <w:r w:rsidR="003371DC">
          <w:rPr>
            <w:noProof/>
            <w:webHidden/>
          </w:rPr>
          <w:fldChar w:fldCharType="end"/>
        </w:r>
      </w:hyperlink>
    </w:p>
    <w:p w14:paraId="54F1C14B" w14:textId="2DA89169" w:rsidR="003371DC" w:rsidRDefault="00167BC9">
      <w:pPr>
        <w:pStyle w:val="TableofFigures"/>
        <w:tabs>
          <w:tab w:val="right" w:leader="dot" w:pos="8290"/>
        </w:tabs>
        <w:rPr>
          <w:rFonts w:cstheme="minorBidi"/>
          <w:smallCaps w:val="0"/>
          <w:noProof/>
          <w:kern w:val="0"/>
          <w:sz w:val="22"/>
          <w:szCs w:val="22"/>
        </w:rPr>
      </w:pPr>
      <w:hyperlink w:anchor="_Toc528630045" w:history="1">
        <w:r w:rsidR="003371DC" w:rsidRPr="00D60464">
          <w:rPr>
            <w:rStyle w:val="Hyperlink"/>
            <w:rFonts w:hint="eastAsia"/>
            <w:noProof/>
          </w:rPr>
          <w:t>圖</w:t>
        </w:r>
        <w:r w:rsidR="003371DC" w:rsidRPr="00D60464">
          <w:rPr>
            <w:rStyle w:val="Hyperlink"/>
            <w:noProof/>
          </w:rPr>
          <w:t xml:space="preserve"> 29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5 \h </w:instrText>
        </w:r>
        <w:r w:rsidR="003371DC">
          <w:rPr>
            <w:noProof/>
            <w:webHidden/>
          </w:rPr>
        </w:r>
        <w:r w:rsidR="003371DC">
          <w:rPr>
            <w:noProof/>
            <w:webHidden/>
          </w:rPr>
          <w:fldChar w:fldCharType="separate"/>
        </w:r>
        <w:r w:rsidR="008C6B83">
          <w:rPr>
            <w:noProof/>
            <w:webHidden/>
          </w:rPr>
          <w:t>29</w:t>
        </w:r>
        <w:r w:rsidR="003371DC">
          <w:rPr>
            <w:noProof/>
            <w:webHidden/>
          </w:rPr>
          <w:fldChar w:fldCharType="end"/>
        </w:r>
      </w:hyperlink>
    </w:p>
    <w:p w14:paraId="59914F0F" w14:textId="2D64775E" w:rsidR="003371DC" w:rsidRDefault="00167BC9">
      <w:pPr>
        <w:pStyle w:val="TableofFigures"/>
        <w:tabs>
          <w:tab w:val="right" w:leader="dot" w:pos="8290"/>
        </w:tabs>
        <w:rPr>
          <w:rFonts w:cstheme="minorBidi"/>
          <w:smallCaps w:val="0"/>
          <w:noProof/>
          <w:kern w:val="0"/>
          <w:sz w:val="22"/>
          <w:szCs w:val="22"/>
        </w:rPr>
      </w:pPr>
      <w:hyperlink w:anchor="_Toc528630046" w:history="1">
        <w:r w:rsidR="003371DC" w:rsidRPr="00D60464">
          <w:rPr>
            <w:rStyle w:val="Hyperlink"/>
            <w:rFonts w:hint="eastAsia"/>
            <w:noProof/>
          </w:rPr>
          <w:t>圖</w:t>
        </w:r>
        <w:r w:rsidR="003371DC" w:rsidRPr="00D60464">
          <w:rPr>
            <w:rStyle w:val="Hyperlink"/>
            <w:noProof/>
          </w:rPr>
          <w:t xml:space="preserve"> 30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6 \h </w:instrText>
        </w:r>
        <w:r w:rsidR="003371DC">
          <w:rPr>
            <w:noProof/>
            <w:webHidden/>
          </w:rPr>
        </w:r>
        <w:r w:rsidR="003371DC">
          <w:rPr>
            <w:noProof/>
            <w:webHidden/>
          </w:rPr>
          <w:fldChar w:fldCharType="separate"/>
        </w:r>
        <w:r w:rsidR="008C6B83">
          <w:rPr>
            <w:noProof/>
            <w:webHidden/>
          </w:rPr>
          <w:t>29</w:t>
        </w:r>
        <w:r w:rsidR="003371DC">
          <w:rPr>
            <w:noProof/>
            <w:webHidden/>
          </w:rPr>
          <w:fldChar w:fldCharType="end"/>
        </w:r>
      </w:hyperlink>
    </w:p>
    <w:p w14:paraId="3692D31C" w14:textId="0ACAADC0" w:rsidR="003371DC" w:rsidRDefault="00167BC9">
      <w:pPr>
        <w:pStyle w:val="TableofFigures"/>
        <w:tabs>
          <w:tab w:val="right" w:leader="dot" w:pos="8290"/>
        </w:tabs>
        <w:rPr>
          <w:rFonts w:cstheme="minorBidi"/>
          <w:smallCaps w:val="0"/>
          <w:noProof/>
          <w:kern w:val="0"/>
          <w:sz w:val="22"/>
          <w:szCs w:val="22"/>
        </w:rPr>
      </w:pPr>
      <w:hyperlink w:anchor="_Toc528630047" w:history="1">
        <w:r w:rsidR="003371DC" w:rsidRPr="00D60464">
          <w:rPr>
            <w:rStyle w:val="Hyperlink"/>
            <w:rFonts w:hint="eastAsia"/>
            <w:noProof/>
          </w:rPr>
          <w:t>圖</w:t>
        </w:r>
        <w:r w:rsidR="003371DC" w:rsidRPr="00D60464">
          <w:rPr>
            <w:rStyle w:val="Hyperlink"/>
            <w:noProof/>
          </w:rPr>
          <w:t xml:space="preserve"> 31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7 \h </w:instrText>
        </w:r>
        <w:r w:rsidR="003371DC">
          <w:rPr>
            <w:noProof/>
            <w:webHidden/>
          </w:rPr>
        </w:r>
        <w:r w:rsidR="003371DC">
          <w:rPr>
            <w:noProof/>
            <w:webHidden/>
          </w:rPr>
          <w:fldChar w:fldCharType="separate"/>
        </w:r>
        <w:r w:rsidR="008C6B83">
          <w:rPr>
            <w:noProof/>
            <w:webHidden/>
          </w:rPr>
          <w:t>29</w:t>
        </w:r>
        <w:r w:rsidR="003371DC">
          <w:rPr>
            <w:noProof/>
            <w:webHidden/>
          </w:rPr>
          <w:fldChar w:fldCharType="end"/>
        </w:r>
      </w:hyperlink>
    </w:p>
    <w:p w14:paraId="39B998C9" w14:textId="515BA830" w:rsidR="003371DC" w:rsidRDefault="00167BC9">
      <w:pPr>
        <w:pStyle w:val="TableofFigures"/>
        <w:tabs>
          <w:tab w:val="right" w:leader="dot" w:pos="8290"/>
        </w:tabs>
        <w:rPr>
          <w:rFonts w:cstheme="minorBidi"/>
          <w:smallCaps w:val="0"/>
          <w:noProof/>
          <w:kern w:val="0"/>
          <w:sz w:val="22"/>
          <w:szCs w:val="22"/>
        </w:rPr>
      </w:pPr>
      <w:hyperlink w:anchor="_Toc528630048" w:history="1">
        <w:r w:rsidR="003371DC" w:rsidRPr="00D60464">
          <w:rPr>
            <w:rStyle w:val="Hyperlink"/>
            <w:rFonts w:hint="eastAsia"/>
            <w:noProof/>
          </w:rPr>
          <w:t>圖</w:t>
        </w:r>
        <w:r w:rsidR="003371DC" w:rsidRPr="00D60464">
          <w:rPr>
            <w:rStyle w:val="Hyperlink"/>
            <w:noProof/>
          </w:rPr>
          <w:t xml:space="preserve"> 32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8 \h </w:instrText>
        </w:r>
        <w:r w:rsidR="003371DC">
          <w:rPr>
            <w:noProof/>
            <w:webHidden/>
          </w:rPr>
        </w:r>
        <w:r w:rsidR="003371DC">
          <w:rPr>
            <w:noProof/>
            <w:webHidden/>
          </w:rPr>
          <w:fldChar w:fldCharType="separate"/>
        </w:r>
        <w:r w:rsidR="008C6B83">
          <w:rPr>
            <w:noProof/>
            <w:webHidden/>
          </w:rPr>
          <w:t>29</w:t>
        </w:r>
        <w:r w:rsidR="003371DC">
          <w:rPr>
            <w:noProof/>
            <w:webHidden/>
          </w:rPr>
          <w:fldChar w:fldCharType="end"/>
        </w:r>
      </w:hyperlink>
    </w:p>
    <w:p w14:paraId="20273907" w14:textId="51B96D11" w:rsidR="003371DC" w:rsidRDefault="00167BC9">
      <w:pPr>
        <w:pStyle w:val="TableofFigures"/>
        <w:tabs>
          <w:tab w:val="right" w:leader="dot" w:pos="8290"/>
        </w:tabs>
        <w:rPr>
          <w:rFonts w:cstheme="minorBidi"/>
          <w:smallCaps w:val="0"/>
          <w:noProof/>
          <w:kern w:val="0"/>
          <w:sz w:val="22"/>
          <w:szCs w:val="22"/>
        </w:rPr>
      </w:pPr>
      <w:hyperlink w:anchor="_Toc528630049" w:history="1">
        <w:r w:rsidR="003371DC" w:rsidRPr="00D60464">
          <w:rPr>
            <w:rStyle w:val="Hyperlink"/>
            <w:rFonts w:hint="eastAsia"/>
            <w:noProof/>
          </w:rPr>
          <w:t>圖</w:t>
        </w:r>
        <w:r w:rsidR="003371DC" w:rsidRPr="00D60464">
          <w:rPr>
            <w:rStyle w:val="Hyperlink"/>
            <w:noProof/>
          </w:rPr>
          <w:t xml:space="preserve"> 33 – </w:t>
        </w:r>
        <w:r w:rsidR="003371DC" w:rsidRPr="00D60464">
          <w:rPr>
            <w:rStyle w:val="Hyperlink"/>
            <w:rFonts w:hint="eastAsia"/>
            <w:noProof/>
          </w:rPr>
          <w:t>原始二通道訊號波形</w:t>
        </w:r>
        <w:r w:rsidR="003371DC">
          <w:rPr>
            <w:noProof/>
            <w:webHidden/>
          </w:rPr>
          <w:tab/>
        </w:r>
        <w:r w:rsidR="003371DC">
          <w:rPr>
            <w:noProof/>
            <w:webHidden/>
          </w:rPr>
          <w:fldChar w:fldCharType="begin"/>
        </w:r>
        <w:r w:rsidR="003371DC">
          <w:rPr>
            <w:noProof/>
            <w:webHidden/>
          </w:rPr>
          <w:instrText xml:space="preserve"> PAGEREF _Toc528630049 \h </w:instrText>
        </w:r>
        <w:r w:rsidR="003371DC">
          <w:rPr>
            <w:noProof/>
            <w:webHidden/>
          </w:rPr>
        </w:r>
        <w:r w:rsidR="003371DC">
          <w:rPr>
            <w:noProof/>
            <w:webHidden/>
          </w:rPr>
          <w:fldChar w:fldCharType="separate"/>
        </w:r>
        <w:r w:rsidR="008C6B83">
          <w:rPr>
            <w:noProof/>
            <w:webHidden/>
          </w:rPr>
          <w:t>31</w:t>
        </w:r>
        <w:r w:rsidR="003371DC">
          <w:rPr>
            <w:noProof/>
            <w:webHidden/>
          </w:rPr>
          <w:fldChar w:fldCharType="end"/>
        </w:r>
      </w:hyperlink>
    </w:p>
    <w:p w14:paraId="1BC38B80" w14:textId="1AF8D837" w:rsidR="003371DC" w:rsidRDefault="00167BC9">
      <w:pPr>
        <w:pStyle w:val="TableofFigures"/>
        <w:tabs>
          <w:tab w:val="right" w:leader="dot" w:pos="8290"/>
        </w:tabs>
        <w:rPr>
          <w:rFonts w:cstheme="minorBidi"/>
          <w:smallCaps w:val="0"/>
          <w:noProof/>
          <w:kern w:val="0"/>
          <w:sz w:val="22"/>
          <w:szCs w:val="22"/>
        </w:rPr>
      </w:pPr>
      <w:hyperlink w:anchor="_Toc528630050" w:history="1">
        <w:r w:rsidR="003371DC" w:rsidRPr="00D60464">
          <w:rPr>
            <w:rStyle w:val="Hyperlink"/>
            <w:rFonts w:hint="eastAsia"/>
            <w:noProof/>
          </w:rPr>
          <w:t>圖</w:t>
        </w:r>
        <w:r w:rsidR="003371DC" w:rsidRPr="00D60464">
          <w:rPr>
            <w:rStyle w:val="Hyperlink"/>
            <w:noProof/>
          </w:rPr>
          <w:t xml:space="preserve"> 34 – </w:t>
        </w:r>
        <w:r w:rsidR="003371DC" w:rsidRPr="00D60464">
          <w:rPr>
            <w:rStyle w:val="Hyperlink"/>
            <w:rFonts w:hint="eastAsia"/>
            <w:noProof/>
          </w:rPr>
          <w:t>原始二通道訊號</w:t>
        </w:r>
        <w:r w:rsidR="00292C32">
          <w:rPr>
            <w:rStyle w:val="Hyperlink"/>
            <w:rFonts w:hint="eastAsia"/>
            <w:noProof/>
          </w:rPr>
          <w:t>分佈</w:t>
        </w:r>
        <w:r w:rsidR="003371DC">
          <w:rPr>
            <w:noProof/>
            <w:webHidden/>
          </w:rPr>
          <w:tab/>
        </w:r>
        <w:r w:rsidR="003371DC">
          <w:rPr>
            <w:noProof/>
            <w:webHidden/>
          </w:rPr>
          <w:fldChar w:fldCharType="begin"/>
        </w:r>
        <w:r w:rsidR="003371DC">
          <w:rPr>
            <w:noProof/>
            <w:webHidden/>
          </w:rPr>
          <w:instrText xml:space="preserve"> PAGEREF _Toc528630050 \h </w:instrText>
        </w:r>
        <w:r w:rsidR="003371DC">
          <w:rPr>
            <w:noProof/>
            <w:webHidden/>
          </w:rPr>
        </w:r>
        <w:r w:rsidR="003371DC">
          <w:rPr>
            <w:noProof/>
            <w:webHidden/>
          </w:rPr>
          <w:fldChar w:fldCharType="separate"/>
        </w:r>
        <w:r w:rsidR="008C6B83">
          <w:rPr>
            <w:noProof/>
            <w:webHidden/>
          </w:rPr>
          <w:t>31</w:t>
        </w:r>
        <w:r w:rsidR="003371DC">
          <w:rPr>
            <w:noProof/>
            <w:webHidden/>
          </w:rPr>
          <w:fldChar w:fldCharType="end"/>
        </w:r>
      </w:hyperlink>
    </w:p>
    <w:p w14:paraId="37CB6BB1" w14:textId="1C75E6DD" w:rsidR="003371DC" w:rsidRDefault="00167BC9">
      <w:pPr>
        <w:pStyle w:val="TableofFigures"/>
        <w:tabs>
          <w:tab w:val="right" w:leader="dot" w:pos="8290"/>
        </w:tabs>
        <w:rPr>
          <w:rFonts w:cstheme="minorBidi"/>
          <w:smallCaps w:val="0"/>
          <w:noProof/>
          <w:kern w:val="0"/>
          <w:sz w:val="22"/>
          <w:szCs w:val="22"/>
        </w:rPr>
      </w:pPr>
      <w:hyperlink w:anchor="_Toc528630051" w:history="1">
        <w:r w:rsidR="003371DC" w:rsidRPr="00D60464">
          <w:rPr>
            <w:rStyle w:val="Hyperlink"/>
            <w:rFonts w:hint="eastAsia"/>
            <w:noProof/>
          </w:rPr>
          <w:t>圖</w:t>
        </w:r>
        <w:r w:rsidR="003371DC" w:rsidRPr="00D60464">
          <w:rPr>
            <w:rStyle w:val="Hyperlink"/>
            <w:noProof/>
          </w:rPr>
          <w:t xml:space="preserve"> 35 - </w:t>
        </w:r>
        <w:r w:rsidR="003371DC" w:rsidRPr="00D60464">
          <w:rPr>
            <w:rStyle w:val="Hyperlink"/>
            <w:rFonts w:hint="eastAsia"/>
            <w:noProof/>
          </w:rPr>
          <w:t>原始二通道訊號互相關</w:t>
        </w:r>
        <w:r w:rsidR="003371DC">
          <w:rPr>
            <w:noProof/>
            <w:webHidden/>
          </w:rPr>
          <w:tab/>
        </w:r>
        <w:r w:rsidR="003371DC">
          <w:rPr>
            <w:noProof/>
            <w:webHidden/>
          </w:rPr>
          <w:fldChar w:fldCharType="begin"/>
        </w:r>
        <w:r w:rsidR="003371DC">
          <w:rPr>
            <w:noProof/>
            <w:webHidden/>
          </w:rPr>
          <w:instrText xml:space="preserve"> PAGEREF _Toc528630051 \h </w:instrText>
        </w:r>
        <w:r w:rsidR="003371DC">
          <w:rPr>
            <w:noProof/>
            <w:webHidden/>
          </w:rPr>
        </w:r>
        <w:r w:rsidR="003371DC">
          <w:rPr>
            <w:noProof/>
            <w:webHidden/>
          </w:rPr>
          <w:fldChar w:fldCharType="separate"/>
        </w:r>
        <w:r w:rsidR="008C6B83">
          <w:rPr>
            <w:noProof/>
            <w:webHidden/>
          </w:rPr>
          <w:t>31</w:t>
        </w:r>
        <w:r w:rsidR="003371DC">
          <w:rPr>
            <w:noProof/>
            <w:webHidden/>
          </w:rPr>
          <w:fldChar w:fldCharType="end"/>
        </w:r>
      </w:hyperlink>
    </w:p>
    <w:p w14:paraId="11EF3600" w14:textId="49C39901" w:rsidR="003371DC" w:rsidRDefault="00167BC9">
      <w:pPr>
        <w:pStyle w:val="TableofFigures"/>
        <w:tabs>
          <w:tab w:val="right" w:leader="dot" w:pos="8290"/>
        </w:tabs>
        <w:rPr>
          <w:rFonts w:cstheme="minorBidi"/>
          <w:smallCaps w:val="0"/>
          <w:noProof/>
          <w:kern w:val="0"/>
          <w:sz w:val="22"/>
          <w:szCs w:val="22"/>
        </w:rPr>
      </w:pPr>
      <w:hyperlink w:anchor="_Toc528630052" w:history="1">
        <w:r w:rsidR="003371DC" w:rsidRPr="00D60464">
          <w:rPr>
            <w:rStyle w:val="Hyperlink"/>
            <w:rFonts w:hint="eastAsia"/>
            <w:noProof/>
          </w:rPr>
          <w:t>圖</w:t>
        </w:r>
        <w:r w:rsidR="003371DC" w:rsidRPr="00D60464">
          <w:rPr>
            <w:rStyle w:val="Hyperlink"/>
            <w:noProof/>
          </w:rPr>
          <w:t xml:space="preserve"> 36 – </w:t>
        </w:r>
        <w:r w:rsidR="003371DC" w:rsidRPr="00D60464">
          <w:rPr>
            <w:rStyle w:val="Hyperlink"/>
            <w:rFonts w:hint="eastAsia"/>
            <w:noProof/>
          </w:rPr>
          <w:t>混合後二通道訊號波形</w:t>
        </w:r>
        <w:r w:rsidR="003371DC">
          <w:rPr>
            <w:noProof/>
            <w:webHidden/>
          </w:rPr>
          <w:tab/>
        </w:r>
        <w:r w:rsidR="003371DC">
          <w:rPr>
            <w:noProof/>
            <w:webHidden/>
          </w:rPr>
          <w:fldChar w:fldCharType="begin"/>
        </w:r>
        <w:r w:rsidR="003371DC">
          <w:rPr>
            <w:noProof/>
            <w:webHidden/>
          </w:rPr>
          <w:instrText xml:space="preserve"> PAGEREF _Toc528630052 \h </w:instrText>
        </w:r>
        <w:r w:rsidR="003371DC">
          <w:rPr>
            <w:noProof/>
            <w:webHidden/>
          </w:rPr>
        </w:r>
        <w:r w:rsidR="003371DC">
          <w:rPr>
            <w:noProof/>
            <w:webHidden/>
          </w:rPr>
          <w:fldChar w:fldCharType="separate"/>
        </w:r>
        <w:r w:rsidR="008C6B83">
          <w:rPr>
            <w:noProof/>
            <w:webHidden/>
          </w:rPr>
          <w:t>31</w:t>
        </w:r>
        <w:r w:rsidR="003371DC">
          <w:rPr>
            <w:noProof/>
            <w:webHidden/>
          </w:rPr>
          <w:fldChar w:fldCharType="end"/>
        </w:r>
      </w:hyperlink>
    </w:p>
    <w:p w14:paraId="20F76988" w14:textId="587DA4BB" w:rsidR="003371DC" w:rsidRDefault="00167BC9">
      <w:pPr>
        <w:pStyle w:val="TableofFigures"/>
        <w:tabs>
          <w:tab w:val="right" w:leader="dot" w:pos="8290"/>
        </w:tabs>
        <w:rPr>
          <w:rFonts w:cstheme="minorBidi"/>
          <w:smallCaps w:val="0"/>
          <w:noProof/>
          <w:kern w:val="0"/>
          <w:sz w:val="22"/>
          <w:szCs w:val="22"/>
        </w:rPr>
      </w:pPr>
      <w:hyperlink w:anchor="_Toc528630053" w:history="1">
        <w:r w:rsidR="003371DC" w:rsidRPr="00D60464">
          <w:rPr>
            <w:rStyle w:val="Hyperlink"/>
            <w:rFonts w:hint="eastAsia"/>
            <w:noProof/>
          </w:rPr>
          <w:t>圖</w:t>
        </w:r>
        <w:r w:rsidR="003371DC" w:rsidRPr="00D60464">
          <w:rPr>
            <w:rStyle w:val="Hyperlink"/>
            <w:noProof/>
          </w:rPr>
          <w:t xml:space="preserve"> 37 – </w:t>
        </w:r>
        <w:r w:rsidR="003371DC" w:rsidRPr="00D60464">
          <w:rPr>
            <w:rStyle w:val="Hyperlink"/>
            <w:rFonts w:hint="eastAsia"/>
            <w:noProof/>
          </w:rPr>
          <w:t>混合後二通道訊號</w:t>
        </w:r>
        <w:r w:rsidR="00292C32">
          <w:rPr>
            <w:rStyle w:val="Hyperlink"/>
            <w:rFonts w:hint="eastAsia"/>
            <w:noProof/>
          </w:rPr>
          <w:t>分佈</w:t>
        </w:r>
        <w:r w:rsidR="003371DC">
          <w:rPr>
            <w:noProof/>
            <w:webHidden/>
          </w:rPr>
          <w:tab/>
        </w:r>
        <w:r w:rsidR="003371DC">
          <w:rPr>
            <w:noProof/>
            <w:webHidden/>
          </w:rPr>
          <w:fldChar w:fldCharType="begin"/>
        </w:r>
        <w:r w:rsidR="003371DC">
          <w:rPr>
            <w:noProof/>
            <w:webHidden/>
          </w:rPr>
          <w:instrText xml:space="preserve"> PAGEREF _Toc528630053 \h </w:instrText>
        </w:r>
        <w:r w:rsidR="003371DC">
          <w:rPr>
            <w:noProof/>
            <w:webHidden/>
          </w:rPr>
        </w:r>
        <w:r w:rsidR="003371DC">
          <w:rPr>
            <w:noProof/>
            <w:webHidden/>
          </w:rPr>
          <w:fldChar w:fldCharType="separate"/>
        </w:r>
        <w:r w:rsidR="008C6B83">
          <w:rPr>
            <w:noProof/>
            <w:webHidden/>
          </w:rPr>
          <w:t>31</w:t>
        </w:r>
        <w:r w:rsidR="003371DC">
          <w:rPr>
            <w:noProof/>
            <w:webHidden/>
          </w:rPr>
          <w:fldChar w:fldCharType="end"/>
        </w:r>
      </w:hyperlink>
    </w:p>
    <w:p w14:paraId="4E983D7A" w14:textId="24F3AC4A" w:rsidR="003371DC" w:rsidRDefault="00167BC9">
      <w:pPr>
        <w:pStyle w:val="TableofFigures"/>
        <w:tabs>
          <w:tab w:val="right" w:leader="dot" w:pos="8290"/>
        </w:tabs>
        <w:rPr>
          <w:rFonts w:cstheme="minorBidi"/>
          <w:smallCaps w:val="0"/>
          <w:noProof/>
          <w:kern w:val="0"/>
          <w:sz w:val="22"/>
          <w:szCs w:val="22"/>
        </w:rPr>
      </w:pPr>
      <w:hyperlink w:anchor="_Toc528630054" w:history="1">
        <w:r w:rsidR="003371DC" w:rsidRPr="00D60464">
          <w:rPr>
            <w:rStyle w:val="Hyperlink"/>
            <w:rFonts w:hint="eastAsia"/>
            <w:noProof/>
          </w:rPr>
          <w:t>圖</w:t>
        </w:r>
        <w:r w:rsidR="003371DC" w:rsidRPr="00D60464">
          <w:rPr>
            <w:rStyle w:val="Hyperlink"/>
            <w:noProof/>
          </w:rPr>
          <w:t xml:space="preserve"> 38 – </w:t>
        </w:r>
        <w:r w:rsidR="003371DC" w:rsidRPr="00D60464">
          <w:rPr>
            <w:rStyle w:val="Hyperlink"/>
            <w:rFonts w:hint="eastAsia"/>
            <w:noProof/>
          </w:rPr>
          <w:t>混合後二通道訊號互相關</w:t>
        </w:r>
        <w:r w:rsidR="003371DC">
          <w:rPr>
            <w:noProof/>
            <w:webHidden/>
          </w:rPr>
          <w:tab/>
        </w:r>
        <w:r w:rsidR="003371DC">
          <w:rPr>
            <w:noProof/>
            <w:webHidden/>
          </w:rPr>
          <w:fldChar w:fldCharType="begin"/>
        </w:r>
        <w:r w:rsidR="003371DC">
          <w:rPr>
            <w:noProof/>
            <w:webHidden/>
          </w:rPr>
          <w:instrText xml:space="preserve"> PAGEREF _Toc528630054 \h </w:instrText>
        </w:r>
        <w:r w:rsidR="003371DC">
          <w:rPr>
            <w:noProof/>
            <w:webHidden/>
          </w:rPr>
        </w:r>
        <w:r w:rsidR="003371DC">
          <w:rPr>
            <w:noProof/>
            <w:webHidden/>
          </w:rPr>
          <w:fldChar w:fldCharType="separate"/>
        </w:r>
        <w:r w:rsidR="008C6B83">
          <w:rPr>
            <w:noProof/>
            <w:webHidden/>
          </w:rPr>
          <w:t>32</w:t>
        </w:r>
        <w:r w:rsidR="003371DC">
          <w:rPr>
            <w:noProof/>
            <w:webHidden/>
          </w:rPr>
          <w:fldChar w:fldCharType="end"/>
        </w:r>
      </w:hyperlink>
    </w:p>
    <w:p w14:paraId="417B5E91" w14:textId="3C981497" w:rsidR="003371DC" w:rsidRDefault="00167BC9">
      <w:pPr>
        <w:pStyle w:val="TableofFigures"/>
        <w:tabs>
          <w:tab w:val="right" w:leader="dot" w:pos="8290"/>
        </w:tabs>
        <w:rPr>
          <w:rFonts w:cstheme="minorBidi"/>
          <w:smallCaps w:val="0"/>
          <w:noProof/>
          <w:kern w:val="0"/>
          <w:sz w:val="22"/>
          <w:szCs w:val="22"/>
        </w:rPr>
      </w:pPr>
      <w:hyperlink w:anchor="_Toc528630055" w:history="1">
        <w:r w:rsidR="003371DC" w:rsidRPr="00D60464">
          <w:rPr>
            <w:rStyle w:val="Hyperlink"/>
            <w:rFonts w:hint="eastAsia"/>
            <w:noProof/>
          </w:rPr>
          <w:t>圖</w:t>
        </w:r>
        <w:r w:rsidR="003371DC" w:rsidRPr="00D60464">
          <w:rPr>
            <w:rStyle w:val="Hyperlink"/>
            <w:noProof/>
          </w:rPr>
          <w:t xml:space="preserve"> 39 – </w:t>
        </w:r>
        <w:r w:rsidR="003371DC" w:rsidRPr="00D60464">
          <w:rPr>
            <w:rStyle w:val="Hyperlink"/>
            <w:rFonts w:hint="eastAsia"/>
            <w:noProof/>
          </w:rPr>
          <w:t>反混合後二通道訊號波形</w:t>
        </w:r>
        <w:r w:rsidR="003371DC">
          <w:rPr>
            <w:noProof/>
            <w:webHidden/>
          </w:rPr>
          <w:tab/>
        </w:r>
        <w:r w:rsidR="003371DC">
          <w:rPr>
            <w:noProof/>
            <w:webHidden/>
          </w:rPr>
          <w:fldChar w:fldCharType="begin"/>
        </w:r>
        <w:r w:rsidR="003371DC">
          <w:rPr>
            <w:noProof/>
            <w:webHidden/>
          </w:rPr>
          <w:instrText xml:space="preserve"> PAGEREF _Toc528630055 \h </w:instrText>
        </w:r>
        <w:r w:rsidR="003371DC">
          <w:rPr>
            <w:noProof/>
            <w:webHidden/>
          </w:rPr>
        </w:r>
        <w:r w:rsidR="003371DC">
          <w:rPr>
            <w:noProof/>
            <w:webHidden/>
          </w:rPr>
          <w:fldChar w:fldCharType="separate"/>
        </w:r>
        <w:r w:rsidR="008C6B83">
          <w:rPr>
            <w:noProof/>
            <w:webHidden/>
          </w:rPr>
          <w:t>32</w:t>
        </w:r>
        <w:r w:rsidR="003371DC">
          <w:rPr>
            <w:noProof/>
            <w:webHidden/>
          </w:rPr>
          <w:fldChar w:fldCharType="end"/>
        </w:r>
      </w:hyperlink>
    </w:p>
    <w:p w14:paraId="34E7B412" w14:textId="7DBAADB7" w:rsidR="003371DC" w:rsidRDefault="00167BC9">
      <w:pPr>
        <w:pStyle w:val="TableofFigures"/>
        <w:tabs>
          <w:tab w:val="right" w:leader="dot" w:pos="8290"/>
        </w:tabs>
        <w:rPr>
          <w:rFonts w:cstheme="minorBidi"/>
          <w:smallCaps w:val="0"/>
          <w:noProof/>
          <w:kern w:val="0"/>
          <w:sz w:val="22"/>
          <w:szCs w:val="22"/>
        </w:rPr>
      </w:pPr>
      <w:hyperlink w:anchor="_Toc528630056" w:history="1">
        <w:r w:rsidR="003371DC" w:rsidRPr="00D60464">
          <w:rPr>
            <w:rStyle w:val="Hyperlink"/>
            <w:rFonts w:hint="eastAsia"/>
            <w:noProof/>
          </w:rPr>
          <w:t>圖</w:t>
        </w:r>
        <w:r w:rsidR="003371DC" w:rsidRPr="00D60464">
          <w:rPr>
            <w:rStyle w:val="Hyperlink"/>
            <w:noProof/>
          </w:rPr>
          <w:t xml:space="preserve"> 40 – </w:t>
        </w:r>
        <w:r w:rsidR="003371DC" w:rsidRPr="00D60464">
          <w:rPr>
            <w:rStyle w:val="Hyperlink"/>
            <w:rFonts w:hint="eastAsia"/>
            <w:noProof/>
          </w:rPr>
          <w:t>反混合後二通道訊號</w:t>
        </w:r>
        <w:r w:rsidR="00292C32">
          <w:rPr>
            <w:rStyle w:val="Hyperlink"/>
            <w:rFonts w:hint="eastAsia"/>
            <w:noProof/>
          </w:rPr>
          <w:t>分佈</w:t>
        </w:r>
        <w:r w:rsidR="003371DC">
          <w:rPr>
            <w:noProof/>
            <w:webHidden/>
          </w:rPr>
          <w:tab/>
        </w:r>
        <w:r w:rsidR="003371DC">
          <w:rPr>
            <w:noProof/>
            <w:webHidden/>
          </w:rPr>
          <w:fldChar w:fldCharType="begin"/>
        </w:r>
        <w:r w:rsidR="003371DC">
          <w:rPr>
            <w:noProof/>
            <w:webHidden/>
          </w:rPr>
          <w:instrText xml:space="preserve"> PAGEREF _Toc528630056 \h </w:instrText>
        </w:r>
        <w:r w:rsidR="003371DC">
          <w:rPr>
            <w:noProof/>
            <w:webHidden/>
          </w:rPr>
        </w:r>
        <w:r w:rsidR="003371DC">
          <w:rPr>
            <w:noProof/>
            <w:webHidden/>
          </w:rPr>
          <w:fldChar w:fldCharType="separate"/>
        </w:r>
        <w:r w:rsidR="008C6B83">
          <w:rPr>
            <w:noProof/>
            <w:webHidden/>
          </w:rPr>
          <w:t>32</w:t>
        </w:r>
        <w:r w:rsidR="003371DC">
          <w:rPr>
            <w:noProof/>
            <w:webHidden/>
          </w:rPr>
          <w:fldChar w:fldCharType="end"/>
        </w:r>
      </w:hyperlink>
    </w:p>
    <w:p w14:paraId="37F3F6BF" w14:textId="173FC445" w:rsidR="003371DC" w:rsidRDefault="00167BC9">
      <w:pPr>
        <w:pStyle w:val="TableofFigures"/>
        <w:tabs>
          <w:tab w:val="right" w:leader="dot" w:pos="8290"/>
        </w:tabs>
        <w:rPr>
          <w:rFonts w:cstheme="minorBidi"/>
          <w:smallCaps w:val="0"/>
          <w:noProof/>
          <w:kern w:val="0"/>
          <w:sz w:val="22"/>
          <w:szCs w:val="22"/>
        </w:rPr>
      </w:pPr>
      <w:hyperlink w:anchor="_Toc528630057" w:history="1">
        <w:r w:rsidR="003371DC" w:rsidRPr="00D60464">
          <w:rPr>
            <w:rStyle w:val="Hyperlink"/>
            <w:rFonts w:hint="eastAsia"/>
            <w:noProof/>
          </w:rPr>
          <w:t>圖</w:t>
        </w:r>
        <w:r w:rsidR="003371DC" w:rsidRPr="00D60464">
          <w:rPr>
            <w:rStyle w:val="Hyperlink"/>
            <w:noProof/>
          </w:rPr>
          <w:t xml:space="preserve"> 41 – </w:t>
        </w:r>
        <w:r w:rsidR="003371DC" w:rsidRPr="00D60464">
          <w:rPr>
            <w:rStyle w:val="Hyperlink"/>
            <w:rFonts w:hint="eastAsia"/>
            <w:noProof/>
          </w:rPr>
          <w:t>反混合後二通道訊號互相關</w:t>
        </w:r>
        <w:r w:rsidR="003371DC">
          <w:rPr>
            <w:noProof/>
            <w:webHidden/>
          </w:rPr>
          <w:tab/>
        </w:r>
        <w:r w:rsidR="003371DC">
          <w:rPr>
            <w:noProof/>
            <w:webHidden/>
          </w:rPr>
          <w:fldChar w:fldCharType="begin"/>
        </w:r>
        <w:r w:rsidR="003371DC">
          <w:rPr>
            <w:noProof/>
            <w:webHidden/>
          </w:rPr>
          <w:instrText xml:space="preserve"> PAGEREF _Toc528630057 \h </w:instrText>
        </w:r>
        <w:r w:rsidR="003371DC">
          <w:rPr>
            <w:noProof/>
            <w:webHidden/>
          </w:rPr>
        </w:r>
        <w:r w:rsidR="003371DC">
          <w:rPr>
            <w:noProof/>
            <w:webHidden/>
          </w:rPr>
          <w:fldChar w:fldCharType="separate"/>
        </w:r>
        <w:r w:rsidR="008C6B83">
          <w:rPr>
            <w:noProof/>
            <w:webHidden/>
          </w:rPr>
          <w:t>32</w:t>
        </w:r>
        <w:r w:rsidR="003371DC">
          <w:rPr>
            <w:noProof/>
            <w:webHidden/>
          </w:rPr>
          <w:fldChar w:fldCharType="end"/>
        </w:r>
      </w:hyperlink>
    </w:p>
    <w:p w14:paraId="254DDFEB" w14:textId="6FDADF7E" w:rsidR="003371DC" w:rsidRDefault="00167BC9">
      <w:pPr>
        <w:pStyle w:val="TableofFigures"/>
        <w:tabs>
          <w:tab w:val="right" w:leader="dot" w:pos="8290"/>
        </w:tabs>
        <w:rPr>
          <w:rFonts w:cstheme="minorBidi"/>
          <w:smallCaps w:val="0"/>
          <w:noProof/>
          <w:kern w:val="0"/>
          <w:sz w:val="22"/>
          <w:szCs w:val="22"/>
        </w:rPr>
      </w:pPr>
      <w:hyperlink w:anchor="_Toc528630058" w:history="1">
        <w:r w:rsidR="003371DC" w:rsidRPr="00D60464">
          <w:rPr>
            <w:rStyle w:val="Hyperlink"/>
            <w:rFonts w:hint="eastAsia"/>
            <w:noProof/>
          </w:rPr>
          <w:t>圖</w:t>
        </w:r>
        <w:r w:rsidR="003371DC" w:rsidRPr="00D60464">
          <w:rPr>
            <w:rStyle w:val="Hyperlink"/>
            <w:noProof/>
          </w:rPr>
          <w:t xml:space="preserve"> 42 – </w:t>
        </w:r>
        <w:r w:rsidR="003371DC" w:rsidRPr="00D60464">
          <w:rPr>
            <w:rStyle w:val="Hyperlink"/>
            <w:rFonts w:hint="eastAsia"/>
            <w:noProof/>
          </w:rPr>
          <w:t>多層感知器類神經網路</w:t>
        </w:r>
        <w:r w:rsidR="003371DC" w:rsidRPr="00D60464">
          <w:rPr>
            <w:rStyle w:val="Hyperlink"/>
            <w:noProof/>
          </w:rPr>
          <w:t>[52]</w:t>
        </w:r>
        <w:r w:rsidR="003371DC">
          <w:rPr>
            <w:noProof/>
            <w:webHidden/>
          </w:rPr>
          <w:tab/>
        </w:r>
        <w:r w:rsidR="003371DC">
          <w:rPr>
            <w:noProof/>
            <w:webHidden/>
          </w:rPr>
          <w:fldChar w:fldCharType="begin"/>
        </w:r>
        <w:r w:rsidR="003371DC">
          <w:rPr>
            <w:noProof/>
            <w:webHidden/>
          </w:rPr>
          <w:instrText xml:space="preserve"> PAGEREF _Toc528630058 \h </w:instrText>
        </w:r>
        <w:r w:rsidR="003371DC">
          <w:rPr>
            <w:noProof/>
            <w:webHidden/>
          </w:rPr>
        </w:r>
        <w:r w:rsidR="003371DC">
          <w:rPr>
            <w:noProof/>
            <w:webHidden/>
          </w:rPr>
          <w:fldChar w:fldCharType="separate"/>
        </w:r>
        <w:r w:rsidR="008C6B83">
          <w:rPr>
            <w:noProof/>
            <w:webHidden/>
          </w:rPr>
          <w:t>33</w:t>
        </w:r>
        <w:r w:rsidR="003371DC">
          <w:rPr>
            <w:noProof/>
            <w:webHidden/>
          </w:rPr>
          <w:fldChar w:fldCharType="end"/>
        </w:r>
      </w:hyperlink>
    </w:p>
    <w:p w14:paraId="37940EBE" w14:textId="788FC042" w:rsidR="003371DC" w:rsidRDefault="00167BC9">
      <w:pPr>
        <w:pStyle w:val="TableofFigures"/>
        <w:tabs>
          <w:tab w:val="right" w:leader="dot" w:pos="8290"/>
        </w:tabs>
        <w:rPr>
          <w:rFonts w:cstheme="minorBidi"/>
          <w:smallCaps w:val="0"/>
          <w:noProof/>
          <w:kern w:val="0"/>
          <w:sz w:val="22"/>
          <w:szCs w:val="22"/>
        </w:rPr>
      </w:pPr>
      <w:hyperlink w:anchor="_Toc528630059" w:history="1">
        <w:r w:rsidR="003371DC" w:rsidRPr="00D60464">
          <w:rPr>
            <w:rStyle w:val="Hyperlink"/>
            <w:rFonts w:hint="eastAsia"/>
            <w:noProof/>
          </w:rPr>
          <w:t>圖</w:t>
        </w:r>
        <w:r w:rsidR="003371DC" w:rsidRPr="00D60464">
          <w:rPr>
            <w:rStyle w:val="Hyperlink"/>
            <w:noProof/>
          </w:rPr>
          <w:t xml:space="preserve"> 43 - </w:t>
        </w:r>
        <w:r w:rsidR="003371DC" w:rsidRPr="00D60464">
          <w:rPr>
            <w:rStyle w:val="Hyperlink"/>
            <w:rFonts w:hint="eastAsia"/>
            <w:noProof/>
          </w:rPr>
          <w:t>長短期記憶類神經網路架構</w:t>
        </w:r>
        <w:r w:rsidR="003371DC" w:rsidRPr="00D60464">
          <w:rPr>
            <w:rStyle w:val="Hyperlink"/>
            <w:noProof/>
          </w:rPr>
          <w:t>[55]</w:t>
        </w:r>
        <w:r w:rsidR="003371DC">
          <w:rPr>
            <w:noProof/>
            <w:webHidden/>
          </w:rPr>
          <w:tab/>
        </w:r>
        <w:r w:rsidR="003371DC">
          <w:rPr>
            <w:noProof/>
            <w:webHidden/>
          </w:rPr>
          <w:fldChar w:fldCharType="begin"/>
        </w:r>
        <w:r w:rsidR="003371DC">
          <w:rPr>
            <w:noProof/>
            <w:webHidden/>
          </w:rPr>
          <w:instrText xml:space="preserve"> PAGEREF _Toc528630059 \h </w:instrText>
        </w:r>
        <w:r w:rsidR="003371DC">
          <w:rPr>
            <w:noProof/>
            <w:webHidden/>
          </w:rPr>
        </w:r>
        <w:r w:rsidR="003371DC">
          <w:rPr>
            <w:noProof/>
            <w:webHidden/>
          </w:rPr>
          <w:fldChar w:fldCharType="separate"/>
        </w:r>
        <w:r w:rsidR="008C6B83">
          <w:rPr>
            <w:noProof/>
            <w:webHidden/>
          </w:rPr>
          <w:t>35</w:t>
        </w:r>
        <w:r w:rsidR="003371DC">
          <w:rPr>
            <w:noProof/>
            <w:webHidden/>
          </w:rPr>
          <w:fldChar w:fldCharType="end"/>
        </w:r>
      </w:hyperlink>
    </w:p>
    <w:p w14:paraId="460656BB" w14:textId="60CEF68F" w:rsidR="003371DC" w:rsidRDefault="00167BC9">
      <w:pPr>
        <w:pStyle w:val="TableofFigures"/>
        <w:tabs>
          <w:tab w:val="right" w:leader="dot" w:pos="8290"/>
        </w:tabs>
        <w:rPr>
          <w:rFonts w:cstheme="minorBidi"/>
          <w:smallCaps w:val="0"/>
          <w:noProof/>
          <w:kern w:val="0"/>
          <w:sz w:val="22"/>
          <w:szCs w:val="22"/>
        </w:rPr>
      </w:pPr>
      <w:hyperlink w:anchor="_Toc528630060" w:history="1">
        <w:r w:rsidR="003371DC" w:rsidRPr="00D60464">
          <w:rPr>
            <w:rStyle w:val="Hyperlink"/>
            <w:rFonts w:hint="eastAsia"/>
            <w:noProof/>
          </w:rPr>
          <w:t>圖</w:t>
        </w:r>
        <w:r w:rsidR="003371DC" w:rsidRPr="00D60464">
          <w:rPr>
            <w:rStyle w:val="Hyperlink"/>
            <w:noProof/>
          </w:rPr>
          <w:t xml:space="preserve"> 44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0 \h </w:instrText>
        </w:r>
        <w:r w:rsidR="003371DC">
          <w:rPr>
            <w:noProof/>
            <w:webHidden/>
          </w:rPr>
        </w:r>
        <w:r w:rsidR="003371DC">
          <w:rPr>
            <w:noProof/>
            <w:webHidden/>
          </w:rPr>
          <w:fldChar w:fldCharType="separate"/>
        </w:r>
        <w:r w:rsidR="008C6B83">
          <w:rPr>
            <w:noProof/>
            <w:webHidden/>
          </w:rPr>
          <w:t>37</w:t>
        </w:r>
        <w:r w:rsidR="003371DC">
          <w:rPr>
            <w:noProof/>
            <w:webHidden/>
          </w:rPr>
          <w:fldChar w:fldCharType="end"/>
        </w:r>
      </w:hyperlink>
    </w:p>
    <w:p w14:paraId="7C3A1740" w14:textId="673D116C" w:rsidR="003371DC" w:rsidRDefault="00167BC9">
      <w:pPr>
        <w:pStyle w:val="TableofFigures"/>
        <w:tabs>
          <w:tab w:val="right" w:leader="dot" w:pos="8290"/>
        </w:tabs>
        <w:rPr>
          <w:rFonts w:cstheme="minorBidi"/>
          <w:smallCaps w:val="0"/>
          <w:noProof/>
          <w:kern w:val="0"/>
          <w:sz w:val="22"/>
          <w:szCs w:val="22"/>
        </w:rPr>
      </w:pPr>
      <w:hyperlink w:anchor="_Toc528630061" w:history="1">
        <w:r w:rsidR="003371DC" w:rsidRPr="00D60464">
          <w:rPr>
            <w:rStyle w:val="Hyperlink"/>
            <w:rFonts w:hint="eastAsia"/>
            <w:noProof/>
          </w:rPr>
          <w:t>圖</w:t>
        </w:r>
        <w:r w:rsidR="003371DC" w:rsidRPr="00D60464">
          <w:rPr>
            <w:rStyle w:val="Hyperlink"/>
            <w:noProof/>
          </w:rPr>
          <w:t xml:space="preserve"> 45 – </w:t>
        </w:r>
        <w:r w:rsidR="003371DC" w:rsidRPr="00D60464">
          <w:rPr>
            <w:rStyle w:val="Hyperlink"/>
            <w:rFonts w:hint="eastAsia"/>
            <w:noProof/>
          </w:rPr>
          <w:t>經</w:t>
        </w:r>
        <w:r w:rsidR="003371DC" w:rsidRPr="00D60464">
          <w:rPr>
            <w:rStyle w:val="Hyperlink"/>
            <w:noProof/>
          </w:rPr>
          <w:t>Fast-ICA</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1 \h </w:instrText>
        </w:r>
        <w:r w:rsidR="003371DC">
          <w:rPr>
            <w:noProof/>
            <w:webHidden/>
          </w:rPr>
        </w:r>
        <w:r w:rsidR="003371DC">
          <w:rPr>
            <w:noProof/>
            <w:webHidden/>
          </w:rPr>
          <w:fldChar w:fldCharType="separate"/>
        </w:r>
        <w:r w:rsidR="008C6B83">
          <w:rPr>
            <w:noProof/>
            <w:webHidden/>
          </w:rPr>
          <w:t>37</w:t>
        </w:r>
        <w:r w:rsidR="003371DC">
          <w:rPr>
            <w:noProof/>
            <w:webHidden/>
          </w:rPr>
          <w:fldChar w:fldCharType="end"/>
        </w:r>
      </w:hyperlink>
    </w:p>
    <w:p w14:paraId="5B9AF1DA" w14:textId="188AFBE7" w:rsidR="003371DC" w:rsidRDefault="00167BC9">
      <w:pPr>
        <w:pStyle w:val="TableofFigures"/>
        <w:tabs>
          <w:tab w:val="right" w:leader="dot" w:pos="8290"/>
        </w:tabs>
        <w:rPr>
          <w:rFonts w:cstheme="minorBidi"/>
          <w:smallCaps w:val="0"/>
          <w:noProof/>
          <w:kern w:val="0"/>
          <w:sz w:val="22"/>
          <w:szCs w:val="22"/>
        </w:rPr>
      </w:pPr>
      <w:hyperlink w:anchor="_Toc528630062" w:history="1">
        <w:r w:rsidR="003371DC" w:rsidRPr="00D60464">
          <w:rPr>
            <w:rStyle w:val="Hyperlink"/>
            <w:rFonts w:hint="eastAsia"/>
            <w:noProof/>
          </w:rPr>
          <w:t>圖</w:t>
        </w:r>
        <w:r w:rsidR="003371DC" w:rsidRPr="00D60464">
          <w:rPr>
            <w:rStyle w:val="Hyperlink"/>
            <w:noProof/>
          </w:rPr>
          <w:t xml:space="preserve"> 46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2 \h </w:instrText>
        </w:r>
        <w:r w:rsidR="003371DC">
          <w:rPr>
            <w:noProof/>
            <w:webHidden/>
          </w:rPr>
        </w:r>
        <w:r w:rsidR="003371DC">
          <w:rPr>
            <w:noProof/>
            <w:webHidden/>
          </w:rPr>
          <w:fldChar w:fldCharType="separate"/>
        </w:r>
        <w:r w:rsidR="008C6B83">
          <w:rPr>
            <w:noProof/>
            <w:webHidden/>
          </w:rPr>
          <w:t>38</w:t>
        </w:r>
        <w:r w:rsidR="003371DC">
          <w:rPr>
            <w:noProof/>
            <w:webHidden/>
          </w:rPr>
          <w:fldChar w:fldCharType="end"/>
        </w:r>
      </w:hyperlink>
    </w:p>
    <w:p w14:paraId="623D1EEC" w14:textId="2966D5D8" w:rsidR="003371DC" w:rsidRDefault="00167BC9">
      <w:pPr>
        <w:pStyle w:val="TableofFigures"/>
        <w:tabs>
          <w:tab w:val="right" w:leader="dot" w:pos="8290"/>
        </w:tabs>
        <w:rPr>
          <w:rFonts w:cstheme="minorBidi"/>
          <w:smallCaps w:val="0"/>
          <w:noProof/>
          <w:kern w:val="0"/>
          <w:sz w:val="22"/>
          <w:szCs w:val="22"/>
        </w:rPr>
      </w:pPr>
      <w:hyperlink w:anchor="_Toc528630063" w:history="1">
        <w:r w:rsidR="003371DC" w:rsidRPr="00D60464">
          <w:rPr>
            <w:rStyle w:val="Hyperlink"/>
            <w:rFonts w:hint="eastAsia"/>
            <w:noProof/>
          </w:rPr>
          <w:t>圖</w:t>
        </w:r>
        <w:r w:rsidR="003371DC" w:rsidRPr="00D60464">
          <w:rPr>
            <w:rStyle w:val="Hyperlink"/>
            <w:noProof/>
          </w:rPr>
          <w:t xml:space="preserve"> 47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3 \h </w:instrText>
        </w:r>
        <w:r w:rsidR="003371DC">
          <w:rPr>
            <w:noProof/>
            <w:webHidden/>
          </w:rPr>
        </w:r>
        <w:r w:rsidR="003371DC">
          <w:rPr>
            <w:noProof/>
            <w:webHidden/>
          </w:rPr>
          <w:fldChar w:fldCharType="separate"/>
        </w:r>
        <w:r w:rsidR="008C6B83">
          <w:rPr>
            <w:noProof/>
            <w:webHidden/>
          </w:rPr>
          <w:t>38</w:t>
        </w:r>
        <w:r w:rsidR="003371DC">
          <w:rPr>
            <w:noProof/>
            <w:webHidden/>
          </w:rPr>
          <w:fldChar w:fldCharType="end"/>
        </w:r>
      </w:hyperlink>
    </w:p>
    <w:p w14:paraId="5DD81EB2" w14:textId="06BD956E" w:rsidR="003371DC" w:rsidRDefault="00167BC9">
      <w:pPr>
        <w:pStyle w:val="TableofFigures"/>
        <w:tabs>
          <w:tab w:val="right" w:leader="dot" w:pos="8290"/>
        </w:tabs>
        <w:rPr>
          <w:rFonts w:cstheme="minorBidi"/>
          <w:smallCaps w:val="0"/>
          <w:noProof/>
          <w:kern w:val="0"/>
          <w:sz w:val="22"/>
          <w:szCs w:val="22"/>
        </w:rPr>
      </w:pPr>
      <w:hyperlink w:anchor="_Toc528630064" w:history="1">
        <w:r w:rsidR="003371DC" w:rsidRPr="00D60464">
          <w:rPr>
            <w:rStyle w:val="Hyperlink"/>
            <w:rFonts w:hint="eastAsia"/>
            <w:noProof/>
          </w:rPr>
          <w:t>圖</w:t>
        </w:r>
        <w:r w:rsidR="003371DC" w:rsidRPr="00D60464">
          <w:rPr>
            <w:rStyle w:val="Hyperlink"/>
            <w:noProof/>
          </w:rPr>
          <w:t xml:space="preserve"> 48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w:t>
        </w:r>
        <w:r w:rsidR="00292C32">
          <w:rPr>
            <w:rStyle w:val="Hyperlink"/>
            <w:rFonts w:hint="eastAsia"/>
            <w:noProof/>
          </w:rPr>
          <w:t>分佈</w:t>
        </w:r>
        <w:r w:rsidR="003371DC">
          <w:rPr>
            <w:noProof/>
            <w:webHidden/>
          </w:rPr>
          <w:tab/>
        </w:r>
        <w:r w:rsidR="003371DC">
          <w:rPr>
            <w:noProof/>
            <w:webHidden/>
          </w:rPr>
          <w:fldChar w:fldCharType="begin"/>
        </w:r>
        <w:r w:rsidR="003371DC">
          <w:rPr>
            <w:noProof/>
            <w:webHidden/>
          </w:rPr>
          <w:instrText xml:space="preserve"> PAGEREF _Toc528630064 \h </w:instrText>
        </w:r>
        <w:r w:rsidR="003371DC">
          <w:rPr>
            <w:noProof/>
            <w:webHidden/>
          </w:rPr>
        </w:r>
        <w:r w:rsidR="003371DC">
          <w:rPr>
            <w:noProof/>
            <w:webHidden/>
          </w:rPr>
          <w:fldChar w:fldCharType="separate"/>
        </w:r>
        <w:r w:rsidR="008C6B83">
          <w:rPr>
            <w:noProof/>
            <w:webHidden/>
          </w:rPr>
          <w:t>39</w:t>
        </w:r>
        <w:r w:rsidR="003371DC">
          <w:rPr>
            <w:noProof/>
            <w:webHidden/>
          </w:rPr>
          <w:fldChar w:fldCharType="end"/>
        </w:r>
      </w:hyperlink>
    </w:p>
    <w:p w14:paraId="471E8022" w14:textId="365EAC6E" w:rsidR="003371DC" w:rsidRDefault="00167BC9">
      <w:pPr>
        <w:pStyle w:val="TableofFigures"/>
        <w:tabs>
          <w:tab w:val="right" w:leader="dot" w:pos="8290"/>
        </w:tabs>
        <w:rPr>
          <w:rFonts w:cstheme="minorBidi"/>
          <w:smallCaps w:val="0"/>
          <w:noProof/>
          <w:kern w:val="0"/>
          <w:sz w:val="22"/>
          <w:szCs w:val="22"/>
        </w:rPr>
      </w:pPr>
      <w:hyperlink w:anchor="_Toc528630065" w:history="1">
        <w:r w:rsidR="003371DC" w:rsidRPr="00D60464">
          <w:rPr>
            <w:rStyle w:val="Hyperlink"/>
            <w:rFonts w:hint="eastAsia"/>
            <w:noProof/>
          </w:rPr>
          <w:t>圖</w:t>
        </w:r>
        <w:r w:rsidR="003371DC" w:rsidRPr="00D60464">
          <w:rPr>
            <w:rStyle w:val="Hyperlink"/>
            <w:noProof/>
          </w:rPr>
          <w:t xml:space="preserve"> 49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樣本</w:t>
        </w:r>
        <w:r w:rsidR="00292C32">
          <w:rPr>
            <w:rStyle w:val="Hyperlink"/>
            <w:rFonts w:hint="eastAsia"/>
            <w:noProof/>
          </w:rPr>
          <w:t>分佈</w:t>
        </w:r>
        <w:r w:rsidR="003371DC">
          <w:rPr>
            <w:noProof/>
            <w:webHidden/>
          </w:rPr>
          <w:tab/>
        </w:r>
        <w:r w:rsidR="003371DC">
          <w:rPr>
            <w:noProof/>
            <w:webHidden/>
          </w:rPr>
          <w:fldChar w:fldCharType="begin"/>
        </w:r>
        <w:r w:rsidR="003371DC">
          <w:rPr>
            <w:noProof/>
            <w:webHidden/>
          </w:rPr>
          <w:instrText xml:space="preserve"> PAGEREF _Toc528630065 \h </w:instrText>
        </w:r>
        <w:r w:rsidR="003371DC">
          <w:rPr>
            <w:noProof/>
            <w:webHidden/>
          </w:rPr>
        </w:r>
        <w:r w:rsidR="003371DC">
          <w:rPr>
            <w:noProof/>
            <w:webHidden/>
          </w:rPr>
          <w:fldChar w:fldCharType="separate"/>
        </w:r>
        <w:r w:rsidR="008C6B83">
          <w:rPr>
            <w:noProof/>
            <w:webHidden/>
          </w:rPr>
          <w:t>39</w:t>
        </w:r>
        <w:r w:rsidR="003371DC">
          <w:rPr>
            <w:noProof/>
            <w:webHidden/>
          </w:rPr>
          <w:fldChar w:fldCharType="end"/>
        </w:r>
      </w:hyperlink>
    </w:p>
    <w:p w14:paraId="782680A6" w14:textId="37134A8B" w:rsidR="003371DC" w:rsidRDefault="00167BC9">
      <w:pPr>
        <w:pStyle w:val="TableofFigures"/>
        <w:tabs>
          <w:tab w:val="right" w:leader="dot" w:pos="8290"/>
        </w:tabs>
        <w:rPr>
          <w:rFonts w:cstheme="minorBidi"/>
          <w:smallCaps w:val="0"/>
          <w:noProof/>
          <w:kern w:val="0"/>
          <w:sz w:val="22"/>
          <w:szCs w:val="22"/>
        </w:rPr>
      </w:pPr>
      <w:hyperlink w:anchor="_Toc528630066" w:history="1">
        <w:r w:rsidR="003371DC" w:rsidRPr="00D60464">
          <w:rPr>
            <w:rStyle w:val="Hyperlink"/>
            <w:rFonts w:hint="eastAsia"/>
            <w:noProof/>
          </w:rPr>
          <w:t>圖</w:t>
        </w:r>
        <w:r w:rsidR="003371DC" w:rsidRPr="00D60464">
          <w:rPr>
            <w:rStyle w:val="Hyperlink"/>
            <w:noProof/>
          </w:rPr>
          <w:t xml:space="preserve"> 50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6 \h </w:instrText>
        </w:r>
        <w:r w:rsidR="003371DC">
          <w:rPr>
            <w:noProof/>
            <w:webHidden/>
          </w:rPr>
        </w:r>
        <w:r w:rsidR="003371DC">
          <w:rPr>
            <w:noProof/>
            <w:webHidden/>
          </w:rPr>
          <w:fldChar w:fldCharType="separate"/>
        </w:r>
        <w:r w:rsidR="008C6B83">
          <w:rPr>
            <w:noProof/>
            <w:webHidden/>
          </w:rPr>
          <w:t>39</w:t>
        </w:r>
        <w:r w:rsidR="003371DC">
          <w:rPr>
            <w:noProof/>
            <w:webHidden/>
          </w:rPr>
          <w:fldChar w:fldCharType="end"/>
        </w:r>
      </w:hyperlink>
    </w:p>
    <w:p w14:paraId="78225A82" w14:textId="28867E31" w:rsidR="003371DC" w:rsidRDefault="00167BC9">
      <w:pPr>
        <w:pStyle w:val="TableofFigures"/>
        <w:tabs>
          <w:tab w:val="right" w:leader="dot" w:pos="8290"/>
        </w:tabs>
        <w:rPr>
          <w:rFonts w:cstheme="minorBidi"/>
          <w:smallCaps w:val="0"/>
          <w:noProof/>
          <w:kern w:val="0"/>
          <w:sz w:val="22"/>
          <w:szCs w:val="22"/>
        </w:rPr>
      </w:pPr>
      <w:hyperlink w:anchor="_Toc528630067" w:history="1">
        <w:r w:rsidR="003371DC" w:rsidRPr="00D60464">
          <w:rPr>
            <w:rStyle w:val="Hyperlink"/>
            <w:rFonts w:hint="eastAsia"/>
            <w:noProof/>
          </w:rPr>
          <w:t>圖</w:t>
        </w:r>
        <w:r w:rsidR="003371DC" w:rsidRPr="00D60464">
          <w:rPr>
            <w:rStyle w:val="Hyperlink"/>
            <w:noProof/>
          </w:rPr>
          <w:t xml:space="preserve"> 51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7 \h </w:instrText>
        </w:r>
        <w:r w:rsidR="003371DC">
          <w:rPr>
            <w:noProof/>
            <w:webHidden/>
          </w:rPr>
        </w:r>
        <w:r w:rsidR="003371DC">
          <w:rPr>
            <w:noProof/>
            <w:webHidden/>
          </w:rPr>
          <w:fldChar w:fldCharType="separate"/>
        </w:r>
        <w:r w:rsidR="008C6B83">
          <w:rPr>
            <w:noProof/>
            <w:webHidden/>
          </w:rPr>
          <w:t>40</w:t>
        </w:r>
        <w:r w:rsidR="003371DC">
          <w:rPr>
            <w:noProof/>
            <w:webHidden/>
          </w:rPr>
          <w:fldChar w:fldCharType="end"/>
        </w:r>
      </w:hyperlink>
    </w:p>
    <w:p w14:paraId="58F73751" w14:textId="0BF64792" w:rsidR="003371DC" w:rsidRDefault="00167BC9">
      <w:pPr>
        <w:pStyle w:val="TableofFigures"/>
        <w:tabs>
          <w:tab w:val="right" w:leader="dot" w:pos="8290"/>
        </w:tabs>
        <w:rPr>
          <w:rFonts w:cstheme="minorBidi"/>
          <w:smallCaps w:val="0"/>
          <w:noProof/>
          <w:kern w:val="0"/>
          <w:sz w:val="22"/>
          <w:szCs w:val="22"/>
        </w:rPr>
      </w:pPr>
      <w:hyperlink w:anchor="_Toc528630068" w:history="1">
        <w:r w:rsidR="003371DC" w:rsidRPr="00D60464">
          <w:rPr>
            <w:rStyle w:val="Hyperlink"/>
            <w:rFonts w:hint="eastAsia"/>
            <w:noProof/>
          </w:rPr>
          <w:t>圖</w:t>
        </w:r>
        <w:r w:rsidR="003371DC" w:rsidRPr="00D60464">
          <w:rPr>
            <w:rStyle w:val="Hyperlink"/>
            <w:noProof/>
          </w:rPr>
          <w:t xml:space="preserve"> 52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w:t>
        </w:r>
        <w:r w:rsidR="00292C32">
          <w:rPr>
            <w:rStyle w:val="Hyperlink"/>
            <w:rFonts w:hint="eastAsia"/>
            <w:noProof/>
          </w:rPr>
          <w:t>分佈</w:t>
        </w:r>
        <w:r w:rsidR="003371DC">
          <w:rPr>
            <w:noProof/>
            <w:webHidden/>
          </w:rPr>
          <w:tab/>
        </w:r>
        <w:r w:rsidR="003371DC">
          <w:rPr>
            <w:noProof/>
            <w:webHidden/>
          </w:rPr>
          <w:fldChar w:fldCharType="begin"/>
        </w:r>
        <w:r w:rsidR="003371DC">
          <w:rPr>
            <w:noProof/>
            <w:webHidden/>
          </w:rPr>
          <w:instrText xml:space="preserve"> PAGEREF _Toc528630068 \h </w:instrText>
        </w:r>
        <w:r w:rsidR="003371DC">
          <w:rPr>
            <w:noProof/>
            <w:webHidden/>
          </w:rPr>
        </w:r>
        <w:r w:rsidR="003371DC">
          <w:rPr>
            <w:noProof/>
            <w:webHidden/>
          </w:rPr>
          <w:fldChar w:fldCharType="separate"/>
        </w:r>
        <w:r w:rsidR="008C6B83">
          <w:rPr>
            <w:noProof/>
            <w:webHidden/>
          </w:rPr>
          <w:t>40</w:t>
        </w:r>
        <w:r w:rsidR="003371DC">
          <w:rPr>
            <w:noProof/>
            <w:webHidden/>
          </w:rPr>
          <w:fldChar w:fldCharType="end"/>
        </w:r>
      </w:hyperlink>
    </w:p>
    <w:p w14:paraId="1F1215A4" w14:textId="4665F42A" w:rsidR="003371DC" w:rsidRDefault="00167BC9">
      <w:pPr>
        <w:pStyle w:val="TableofFigures"/>
        <w:tabs>
          <w:tab w:val="right" w:leader="dot" w:pos="8290"/>
        </w:tabs>
        <w:rPr>
          <w:rFonts w:cstheme="minorBidi"/>
          <w:smallCaps w:val="0"/>
          <w:noProof/>
          <w:kern w:val="0"/>
          <w:sz w:val="22"/>
          <w:szCs w:val="22"/>
        </w:rPr>
      </w:pPr>
      <w:hyperlink w:anchor="_Toc528630069" w:history="1">
        <w:r w:rsidR="003371DC" w:rsidRPr="00D60464">
          <w:rPr>
            <w:rStyle w:val="Hyperlink"/>
            <w:rFonts w:hint="eastAsia"/>
            <w:noProof/>
          </w:rPr>
          <w:t>圖</w:t>
        </w:r>
        <w:r w:rsidR="003371DC" w:rsidRPr="00D60464">
          <w:rPr>
            <w:rStyle w:val="Hyperlink"/>
            <w:noProof/>
          </w:rPr>
          <w:t xml:space="preserve"> 53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w:t>
        </w:r>
        <w:r w:rsidR="00292C32">
          <w:rPr>
            <w:rStyle w:val="Hyperlink"/>
            <w:rFonts w:hint="eastAsia"/>
            <w:noProof/>
          </w:rPr>
          <w:t>分佈</w:t>
        </w:r>
        <w:r w:rsidR="003371DC">
          <w:rPr>
            <w:noProof/>
            <w:webHidden/>
          </w:rPr>
          <w:tab/>
        </w:r>
        <w:r w:rsidR="003371DC">
          <w:rPr>
            <w:noProof/>
            <w:webHidden/>
          </w:rPr>
          <w:fldChar w:fldCharType="begin"/>
        </w:r>
        <w:r w:rsidR="003371DC">
          <w:rPr>
            <w:noProof/>
            <w:webHidden/>
          </w:rPr>
          <w:instrText xml:space="preserve"> PAGEREF _Toc528630069 \h </w:instrText>
        </w:r>
        <w:r w:rsidR="003371DC">
          <w:rPr>
            <w:noProof/>
            <w:webHidden/>
          </w:rPr>
        </w:r>
        <w:r w:rsidR="003371DC">
          <w:rPr>
            <w:noProof/>
            <w:webHidden/>
          </w:rPr>
          <w:fldChar w:fldCharType="separate"/>
        </w:r>
        <w:r w:rsidR="008C6B83">
          <w:rPr>
            <w:noProof/>
            <w:webHidden/>
          </w:rPr>
          <w:t>40</w:t>
        </w:r>
        <w:r w:rsidR="003371DC">
          <w:rPr>
            <w:noProof/>
            <w:webHidden/>
          </w:rPr>
          <w:fldChar w:fldCharType="end"/>
        </w:r>
      </w:hyperlink>
    </w:p>
    <w:p w14:paraId="13D4E7AF" w14:textId="5D0D4B47" w:rsidR="003371DC" w:rsidRDefault="00167BC9">
      <w:pPr>
        <w:pStyle w:val="TableofFigures"/>
        <w:tabs>
          <w:tab w:val="right" w:leader="dot" w:pos="8290"/>
        </w:tabs>
        <w:rPr>
          <w:rFonts w:cstheme="minorBidi"/>
          <w:smallCaps w:val="0"/>
          <w:noProof/>
          <w:kern w:val="0"/>
          <w:sz w:val="22"/>
          <w:szCs w:val="22"/>
        </w:rPr>
      </w:pPr>
      <w:hyperlink w:anchor="_Toc528630070" w:history="1">
        <w:r w:rsidR="003371DC" w:rsidRPr="00D60464">
          <w:rPr>
            <w:rStyle w:val="Hyperlink"/>
            <w:rFonts w:hint="eastAsia"/>
            <w:noProof/>
          </w:rPr>
          <w:t>圖</w:t>
        </w:r>
        <w:r w:rsidR="003371DC" w:rsidRPr="00D60464">
          <w:rPr>
            <w:rStyle w:val="Hyperlink"/>
            <w:noProof/>
          </w:rPr>
          <w:t xml:space="preserve"> 54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70 \h </w:instrText>
        </w:r>
        <w:r w:rsidR="003371DC">
          <w:rPr>
            <w:noProof/>
            <w:webHidden/>
          </w:rPr>
        </w:r>
        <w:r w:rsidR="003371DC">
          <w:rPr>
            <w:noProof/>
            <w:webHidden/>
          </w:rPr>
          <w:fldChar w:fldCharType="separate"/>
        </w:r>
        <w:r w:rsidR="008C6B83">
          <w:rPr>
            <w:noProof/>
            <w:webHidden/>
          </w:rPr>
          <w:t>41</w:t>
        </w:r>
        <w:r w:rsidR="003371DC">
          <w:rPr>
            <w:noProof/>
            <w:webHidden/>
          </w:rPr>
          <w:fldChar w:fldCharType="end"/>
        </w:r>
      </w:hyperlink>
    </w:p>
    <w:p w14:paraId="69C8D367" w14:textId="44A2BDAB" w:rsidR="003371DC" w:rsidRDefault="00167BC9">
      <w:pPr>
        <w:pStyle w:val="TableofFigures"/>
        <w:tabs>
          <w:tab w:val="right" w:leader="dot" w:pos="8290"/>
        </w:tabs>
        <w:rPr>
          <w:rFonts w:cstheme="minorBidi"/>
          <w:smallCaps w:val="0"/>
          <w:noProof/>
          <w:kern w:val="0"/>
          <w:sz w:val="22"/>
          <w:szCs w:val="22"/>
        </w:rPr>
      </w:pPr>
      <w:hyperlink w:anchor="_Toc528630071" w:history="1">
        <w:r w:rsidR="003371DC" w:rsidRPr="00D60464">
          <w:rPr>
            <w:rStyle w:val="Hyperlink"/>
            <w:rFonts w:hint="eastAsia"/>
            <w:noProof/>
          </w:rPr>
          <w:t>圖</w:t>
        </w:r>
        <w:r w:rsidR="003371DC" w:rsidRPr="00D60464">
          <w:rPr>
            <w:rStyle w:val="Hyperlink"/>
            <w:noProof/>
          </w:rPr>
          <w:t xml:space="preserve"> 55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w:t>
        </w:r>
        <w:r w:rsidR="00292C32">
          <w:rPr>
            <w:rStyle w:val="Hyperlink"/>
            <w:rFonts w:hint="eastAsia"/>
            <w:noProof/>
          </w:rPr>
          <w:t>分佈</w:t>
        </w:r>
        <w:r w:rsidR="003371DC">
          <w:rPr>
            <w:noProof/>
            <w:webHidden/>
          </w:rPr>
          <w:tab/>
        </w:r>
        <w:r w:rsidR="003371DC">
          <w:rPr>
            <w:noProof/>
            <w:webHidden/>
          </w:rPr>
          <w:fldChar w:fldCharType="begin"/>
        </w:r>
        <w:r w:rsidR="003371DC">
          <w:rPr>
            <w:noProof/>
            <w:webHidden/>
          </w:rPr>
          <w:instrText xml:space="preserve"> PAGEREF _Toc528630071 \h </w:instrText>
        </w:r>
        <w:r w:rsidR="003371DC">
          <w:rPr>
            <w:noProof/>
            <w:webHidden/>
          </w:rPr>
        </w:r>
        <w:r w:rsidR="003371DC">
          <w:rPr>
            <w:noProof/>
            <w:webHidden/>
          </w:rPr>
          <w:fldChar w:fldCharType="separate"/>
        </w:r>
        <w:r w:rsidR="008C6B83">
          <w:rPr>
            <w:noProof/>
            <w:webHidden/>
          </w:rPr>
          <w:t>41</w:t>
        </w:r>
        <w:r w:rsidR="003371DC">
          <w:rPr>
            <w:noProof/>
            <w:webHidden/>
          </w:rPr>
          <w:fldChar w:fldCharType="end"/>
        </w:r>
      </w:hyperlink>
    </w:p>
    <w:p w14:paraId="58630469" w14:textId="3C231583" w:rsidR="003371DC" w:rsidRDefault="00167BC9">
      <w:pPr>
        <w:pStyle w:val="TableofFigures"/>
        <w:tabs>
          <w:tab w:val="right" w:leader="dot" w:pos="8290"/>
        </w:tabs>
        <w:rPr>
          <w:rFonts w:cstheme="minorBidi"/>
          <w:smallCaps w:val="0"/>
          <w:noProof/>
          <w:kern w:val="0"/>
          <w:sz w:val="22"/>
          <w:szCs w:val="22"/>
        </w:rPr>
      </w:pPr>
      <w:hyperlink w:anchor="_Toc528630072" w:history="1">
        <w:r w:rsidR="003371DC" w:rsidRPr="00D60464">
          <w:rPr>
            <w:rStyle w:val="Hyperlink"/>
            <w:rFonts w:hint="eastAsia"/>
            <w:noProof/>
          </w:rPr>
          <w:t>圖</w:t>
        </w:r>
        <w:r w:rsidR="003371DC" w:rsidRPr="00D60464">
          <w:rPr>
            <w:rStyle w:val="Hyperlink"/>
            <w:noProof/>
          </w:rPr>
          <w:t xml:space="preserve"> 56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w:t>
        </w:r>
        <w:r w:rsidR="00292C32">
          <w:rPr>
            <w:rStyle w:val="Hyperlink"/>
            <w:rFonts w:hint="eastAsia"/>
            <w:noProof/>
          </w:rPr>
          <w:t>分佈</w:t>
        </w:r>
        <w:r w:rsidR="003371DC">
          <w:rPr>
            <w:noProof/>
            <w:webHidden/>
          </w:rPr>
          <w:tab/>
        </w:r>
        <w:r w:rsidR="003371DC">
          <w:rPr>
            <w:noProof/>
            <w:webHidden/>
          </w:rPr>
          <w:fldChar w:fldCharType="begin"/>
        </w:r>
        <w:r w:rsidR="003371DC">
          <w:rPr>
            <w:noProof/>
            <w:webHidden/>
          </w:rPr>
          <w:instrText xml:space="preserve"> PAGEREF _Toc528630072 \h </w:instrText>
        </w:r>
        <w:r w:rsidR="003371DC">
          <w:rPr>
            <w:noProof/>
            <w:webHidden/>
          </w:rPr>
        </w:r>
        <w:r w:rsidR="003371DC">
          <w:rPr>
            <w:noProof/>
            <w:webHidden/>
          </w:rPr>
          <w:fldChar w:fldCharType="separate"/>
        </w:r>
        <w:r w:rsidR="008C6B83">
          <w:rPr>
            <w:noProof/>
            <w:webHidden/>
          </w:rPr>
          <w:t>41</w:t>
        </w:r>
        <w:r w:rsidR="003371DC">
          <w:rPr>
            <w:noProof/>
            <w:webHidden/>
          </w:rPr>
          <w:fldChar w:fldCharType="end"/>
        </w:r>
      </w:hyperlink>
    </w:p>
    <w:p w14:paraId="69AD22DC" w14:textId="0FE26907" w:rsidR="003371DC" w:rsidRDefault="00167BC9">
      <w:pPr>
        <w:pStyle w:val="TableofFigures"/>
        <w:tabs>
          <w:tab w:val="right" w:leader="dot" w:pos="8290"/>
        </w:tabs>
        <w:rPr>
          <w:rFonts w:cstheme="minorBidi"/>
          <w:smallCaps w:val="0"/>
          <w:noProof/>
          <w:kern w:val="0"/>
          <w:sz w:val="22"/>
          <w:szCs w:val="22"/>
        </w:rPr>
      </w:pPr>
      <w:hyperlink w:anchor="_Toc528630073" w:history="1">
        <w:r w:rsidR="003371DC" w:rsidRPr="00D60464">
          <w:rPr>
            <w:rStyle w:val="Hyperlink"/>
            <w:rFonts w:hint="eastAsia"/>
            <w:noProof/>
          </w:rPr>
          <w:t>圖</w:t>
        </w:r>
        <w:r w:rsidR="003371DC" w:rsidRPr="00D60464">
          <w:rPr>
            <w:rStyle w:val="Hyperlink"/>
            <w:noProof/>
          </w:rPr>
          <w:t xml:space="preserve"> 57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3 \h </w:instrText>
        </w:r>
        <w:r w:rsidR="003371DC">
          <w:rPr>
            <w:noProof/>
            <w:webHidden/>
          </w:rPr>
        </w:r>
        <w:r w:rsidR="003371DC">
          <w:rPr>
            <w:noProof/>
            <w:webHidden/>
          </w:rPr>
          <w:fldChar w:fldCharType="separate"/>
        </w:r>
        <w:r w:rsidR="008C6B83">
          <w:rPr>
            <w:noProof/>
            <w:webHidden/>
          </w:rPr>
          <w:t>43</w:t>
        </w:r>
        <w:r w:rsidR="003371DC">
          <w:rPr>
            <w:noProof/>
            <w:webHidden/>
          </w:rPr>
          <w:fldChar w:fldCharType="end"/>
        </w:r>
      </w:hyperlink>
    </w:p>
    <w:p w14:paraId="321F2F49" w14:textId="6F85719E" w:rsidR="003371DC" w:rsidRDefault="00167BC9">
      <w:pPr>
        <w:pStyle w:val="TableofFigures"/>
        <w:tabs>
          <w:tab w:val="right" w:leader="dot" w:pos="8290"/>
        </w:tabs>
        <w:rPr>
          <w:rFonts w:cstheme="minorBidi"/>
          <w:smallCaps w:val="0"/>
          <w:noProof/>
          <w:kern w:val="0"/>
          <w:sz w:val="22"/>
          <w:szCs w:val="22"/>
        </w:rPr>
      </w:pPr>
      <w:hyperlink w:anchor="_Toc528630074" w:history="1">
        <w:r w:rsidR="003371DC" w:rsidRPr="00D60464">
          <w:rPr>
            <w:rStyle w:val="Hyperlink"/>
            <w:rFonts w:hint="eastAsia"/>
            <w:noProof/>
          </w:rPr>
          <w:t>圖</w:t>
        </w:r>
        <w:r w:rsidR="003371DC" w:rsidRPr="00D60464">
          <w:rPr>
            <w:rStyle w:val="Hyperlink"/>
            <w:noProof/>
          </w:rPr>
          <w:t xml:space="preserve"> 58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4 \h </w:instrText>
        </w:r>
        <w:r w:rsidR="003371DC">
          <w:rPr>
            <w:noProof/>
            <w:webHidden/>
          </w:rPr>
        </w:r>
        <w:r w:rsidR="003371DC">
          <w:rPr>
            <w:noProof/>
            <w:webHidden/>
          </w:rPr>
          <w:fldChar w:fldCharType="separate"/>
        </w:r>
        <w:r w:rsidR="008C6B83">
          <w:rPr>
            <w:noProof/>
            <w:webHidden/>
          </w:rPr>
          <w:t>43</w:t>
        </w:r>
        <w:r w:rsidR="003371DC">
          <w:rPr>
            <w:noProof/>
            <w:webHidden/>
          </w:rPr>
          <w:fldChar w:fldCharType="end"/>
        </w:r>
      </w:hyperlink>
    </w:p>
    <w:p w14:paraId="7165C36E" w14:textId="49CDD4EB" w:rsidR="003371DC" w:rsidRDefault="00167BC9">
      <w:pPr>
        <w:pStyle w:val="TableofFigures"/>
        <w:tabs>
          <w:tab w:val="right" w:leader="dot" w:pos="8290"/>
        </w:tabs>
        <w:rPr>
          <w:rFonts w:cstheme="minorBidi"/>
          <w:smallCaps w:val="0"/>
          <w:noProof/>
          <w:kern w:val="0"/>
          <w:sz w:val="22"/>
          <w:szCs w:val="22"/>
        </w:rPr>
      </w:pPr>
      <w:hyperlink w:anchor="_Toc528630075" w:history="1">
        <w:r w:rsidR="003371DC" w:rsidRPr="00D60464">
          <w:rPr>
            <w:rStyle w:val="Hyperlink"/>
            <w:rFonts w:hint="eastAsia"/>
            <w:noProof/>
          </w:rPr>
          <w:t>圖</w:t>
        </w:r>
        <w:r w:rsidR="003371DC" w:rsidRPr="00D60464">
          <w:rPr>
            <w:rStyle w:val="Hyperlink"/>
            <w:noProof/>
          </w:rPr>
          <w:t xml:space="preserve"> 59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5 \h </w:instrText>
        </w:r>
        <w:r w:rsidR="003371DC">
          <w:rPr>
            <w:noProof/>
            <w:webHidden/>
          </w:rPr>
        </w:r>
        <w:r w:rsidR="003371DC">
          <w:rPr>
            <w:noProof/>
            <w:webHidden/>
          </w:rPr>
          <w:fldChar w:fldCharType="separate"/>
        </w:r>
        <w:r w:rsidR="008C6B83">
          <w:rPr>
            <w:noProof/>
            <w:webHidden/>
          </w:rPr>
          <w:t>43</w:t>
        </w:r>
        <w:r w:rsidR="003371DC">
          <w:rPr>
            <w:noProof/>
            <w:webHidden/>
          </w:rPr>
          <w:fldChar w:fldCharType="end"/>
        </w:r>
      </w:hyperlink>
    </w:p>
    <w:p w14:paraId="680750D7" w14:textId="34C5AC8C" w:rsidR="003371DC" w:rsidRDefault="00167BC9">
      <w:pPr>
        <w:pStyle w:val="TableofFigures"/>
        <w:tabs>
          <w:tab w:val="right" w:leader="dot" w:pos="8290"/>
        </w:tabs>
        <w:rPr>
          <w:rFonts w:cstheme="minorBidi"/>
          <w:smallCaps w:val="0"/>
          <w:noProof/>
          <w:kern w:val="0"/>
          <w:sz w:val="22"/>
          <w:szCs w:val="22"/>
        </w:rPr>
      </w:pPr>
      <w:hyperlink w:anchor="_Toc528630076" w:history="1">
        <w:r w:rsidR="003371DC" w:rsidRPr="00D60464">
          <w:rPr>
            <w:rStyle w:val="Hyperlink"/>
            <w:rFonts w:hint="eastAsia"/>
            <w:noProof/>
          </w:rPr>
          <w:t>圖</w:t>
        </w:r>
        <w:r w:rsidR="003371DC" w:rsidRPr="00D60464">
          <w:rPr>
            <w:rStyle w:val="Hyperlink"/>
            <w:noProof/>
          </w:rPr>
          <w:t xml:space="preserve"> 60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6 \h </w:instrText>
        </w:r>
        <w:r w:rsidR="003371DC">
          <w:rPr>
            <w:noProof/>
            <w:webHidden/>
          </w:rPr>
        </w:r>
        <w:r w:rsidR="003371DC">
          <w:rPr>
            <w:noProof/>
            <w:webHidden/>
          </w:rPr>
          <w:fldChar w:fldCharType="separate"/>
        </w:r>
        <w:r w:rsidR="008C6B83">
          <w:rPr>
            <w:noProof/>
            <w:webHidden/>
          </w:rPr>
          <w:t>43</w:t>
        </w:r>
        <w:r w:rsidR="003371DC">
          <w:rPr>
            <w:noProof/>
            <w:webHidden/>
          </w:rPr>
          <w:fldChar w:fldCharType="end"/>
        </w:r>
      </w:hyperlink>
    </w:p>
    <w:p w14:paraId="7BB527EF" w14:textId="2AF7E44B" w:rsidR="003371DC" w:rsidRDefault="00167BC9">
      <w:pPr>
        <w:pStyle w:val="TableofFigures"/>
        <w:tabs>
          <w:tab w:val="right" w:leader="dot" w:pos="8290"/>
        </w:tabs>
        <w:rPr>
          <w:rFonts w:cstheme="minorBidi"/>
          <w:smallCaps w:val="0"/>
          <w:noProof/>
          <w:kern w:val="0"/>
          <w:sz w:val="22"/>
          <w:szCs w:val="22"/>
        </w:rPr>
      </w:pPr>
      <w:hyperlink w:anchor="_Toc528630077" w:history="1">
        <w:r w:rsidR="003371DC" w:rsidRPr="00D60464">
          <w:rPr>
            <w:rStyle w:val="Hyperlink"/>
            <w:rFonts w:hint="eastAsia"/>
            <w:noProof/>
          </w:rPr>
          <w:t>圖</w:t>
        </w:r>
        <w:r w:rsidR="003371DC" w:rsidRPr="00D60464">
          <w:rPr>
            <w:rStyle w:val="Hyperlink"/>
            <w:noProof/>
          </w:rPr>
          <w:t xml:space="preserve"> 61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7 \h </w:instrText>
        </w:r>
        <w:r w:rsidR="003371DC">
          <w:rPr>
            <w:noProof/>
            <w:webHidden/>
          </w:rPr>
        </w:r>
        <w:r w:rsidR="003371DC">
          <w:rPr>
            <w:noProof/>
            <w:webHidden/>
          </w:rPr>
          <w:fldChar w:fldCharType="separate"/>
        </w:r>
        <w:r w:rsidR="008C6B83">
          <w:rPr>
            <w:noProof/>
            <w:webHidden/>
          </w:rPr>
          <w:t>44</w:t>
        </w:r>
        <w:r w:rsidR="003371DC">
          <w:rPr>
            <w:noProof/>
            <w:webHidden/>
          </w:rPr>
          <w:fldChar w:fldCharType="end"/>
        </w:r>
      </w:hyperlink>
    </w:p>
    <w:p w14:paraId="6FCA083D" w14:textId="5F6D5C7A" w:rsidR="003371DC" w:rsidRDefault="00167BC9">
      <w:pPr>
        <w:pStyle w:val="TableofFigures"/>
        <w:tabs>
          <w:tab w:val="right" w:leader="dot" w:pos="8290"/>
        </w:tabs>
        <w:rPr>
          <w:rFonts w:cstheme="minorBidi"/>
          <w:smallCaps w:val="0"/>
          <w:noProof/>
          <w:kern w:val="0"/>
          <w:sz w:val="22"/>
          <w:szCs w:val="22"/>
        </w:rPr>
      </w:pPr>
      <w:hyperlink w:anchor="_Toc528630078" w:history="1">
        <w:r w:rsidR="003371DC" w:rsidRPr="00D60464">
          <w:rPr>
            <w:rStyle w:val="Hyperlink"/>
            <w:rFonts w:hint="eastAsia"/>
            <w:noProof/>
          </w:rPr>
          <w:t>圖</w:t>
        </w:r>
        <w:r w:rsidR="003371DC" w:rsidRPr="00D60464">
          <w:rPr>
            <w:rStyle w:val="Hyperlink"/>
            <w:noProof/>
          </w:rPr>
          <w:t xml:space="preserve"> 62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8 \h </w:instrText>
        </w:r>
        <w:r w:rsidR="003371DC">
          <w:rPr>
            <w:noProof/>
            <w:webHidden/>
          </w:rPr>
        </w:r>
        <w:r w:rsidR="003371DC">
          <w:rPr>
            <w:noProof/>
            <w:webHidden/>
          </w:rPr>
          <w:fldChar w:fldCharType="separate"/>
        </w:r>
        <w:r w:rsidR="008C6B83">
          <w:rPr>
            <w:noProof/>
            <w:webHidden/>
          </w:rPr>
          <w:t>44</w:t>
        </w:r>
        <w:r w:rsidR="003371DC">
          <w:rPr>
            <w:noProof/>
            <w:webHidden/>
          </w:rPr>
          <w:fldChar w:fldCharType="end"/>
        </w:r>
      </w:hyperlink>
    </w:p>
    <w:p w14:paraId="34AAF549" w14:textId="64990826" w:rsidR="003371DC" w:rsidRDefault="00167BC9">
      <w:pPr>
        <w:pStyle w:val="TableofFigures"/>
        <w:tabs>
          <w:tab w:val="right" w:leader="dot" w:pos="8290"/>
        </w:tabs>
        <w:rPr>
          <w:rFonts w:cstheme="minorBidi"/>
          <w:smallCaps w:val="0"/>
          <w:noProof/>
          <w:kern w:val="0"/>
          <w:sz w:val="22"/>
          <w:szCs w:val="22"/>
        </w:rPr>
      </w:pPr>
      <w:hyperlink w:anchor="_Toc528630079" w:history="1">
        <w:r w:rsidR="003371DC" w:rsidRPr="00D60464">
          <w:rPr>
            <w:rStyle w:val="Hyperlink"/>
            <w:rFonts w:hint="eastAsia"/>
            <w:noProof/>
          </w:rPr>
          <w:t>圖</w:t>
        </w:r>
        <w:r w:rsidR="003371DC" w:rsidRPr="00D60464">
          <w:rPr>
            <w:rStyle w:val="Hyperlink"/>
            <w:noProof/>
          </w:rPr>
          <w:t xml:space="preserve"> 63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9 \h </w:instrText>
        </w:r>
        <w:r w:rsidR="003371DC">
          <w:rPr>
            <w:noProof/>
            <w:webHidden/>
          </w:rPr>
        </w:r>
        <w:r w:rsidR="003371DC">
          <w:rPr>
            <w:noProof/>
            <w:webHidden/>
          </w:rPr>
          <w:fldChar w:fldCharType="separate"/>
        </w:r>
        <w:r w:rsidR="008C6B83">
          <w:rPr>
            <w:noProof/>
            <w:webHidden/>
          </w:rPr>
          <w:t>44</w:t>
        </w:r>
        <w:r w:rsidR="003371DC">
          <w:rPr>
            <w:noProof/>
            <w:webHidden/>
          </w:rPr>
          <w:fldChar w:fldCharType="end"/>
        </w:r>
      </w:hyperlink>
    </w:p>
    <w:p w14:paraId="1D90C55E" w14:textId="26337D49" w:rsidR="003371DC" w:rsidRDefault="00167BC9">
      <w:pPr>
        <w:pStyle w:val="TableofFigures"/>
        <w:tabs>
          <w:tab w:val="right" w:leader="dot" w:pos="8290"/>
        </w:tabs>
        <w:rPr>
          <w:rFonts w:cstheme="minorBidi"/>
          <w:smallCaps w:val="0"/>
          <w:noProof/>
          <w:kern w:val="0"/>
          <w:sz w:val="22"/>
          <w:szCs w:val="22"/>
        </w:rPr>
      </w:pPr>
      <w:hyperlink w:anchor="_Toc528630080" w:history="1">
        <w:r w:rsidR="003371DC" w:rsidRPr="00D60464">
          <w:rPr>
            <w:rStyle w:val="Hyperlink"/>
            <w:rFonts w:hint="eastAsia"/>
            <w:noProof/>
          </w:rPr>
          <w:t>圖</w:t>
        </w:r>
        <w:r w:rsidR="003371DC" w:rsidRPr="00D60464">
          <w:rPr>
            <w:rStyle w:val="Hyperlink"/>
            <w:noProof/>
          </w:rPr>
          <w:t xml:space="preserve"> 64 – RMS-only</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0 \h </w:instrText>
        </w:r>
        <w:r w:rsidR="003371DC">
          <w:rPr>
            <w:noProof/>
            <w:webHidden/>
          </w:rPr>
        </w:r>
        <w:r w:rsidR="003371DC">
          <w:rPr>
            <w:noProof/>
            <w:webHidden/>
          </w:rPr>
          <w:fldChar w:fldCharType="separate"/>
        </w:r>
        <w:r w:rsidR="008C6B83">
          <w:rPr>
            <w:noProof/>
            <w:webHidden/>
          </w:rPr>
          <w:t>46</w:t>
        </w:r>
        <w:r w:rsidR="003371DC">
          <w:rPr>
            <w:noProof/>
            <w:webHidden/>
          </w:rPr>
          <w:fldChar w:fldCharType="end"/>
        </w:r>
      </w:hyperlink>
    </w:p>
    <w:p w14:paraId="55F06470" w14:textId="3F37A4AE" w:rsidR="003371DC" w:rsidRDefault="00167BC9">
      <w:pPr>
        <w:pStyle w:val="TableofFigures"/>
        <w:tabs>
          <w:tab w:val="right" w:leader="dot" w:pos="8290"/>
        </w:tabs>
        <w:rPr>
          <w:rFonts w:cstheme="minorBidi"/>
          <w:smallCaps w:val="0"/>
          <w:noProof/>
          <w:kern w:val="0"/>
          <w:sz w:val="22"/>
          <w:szCs w:val="22"/>
        </w:rPr>
      </w:pPr>
      <w:hyperlink w:anchor="_Toc528630081" w:history="1">
        <w:r w:rsidR="003371DC" w:rsidRPr="00D60464">
          <w:rPr>
            <w:rStyle w:val="Hyperlink"/>
            <w:rFonts w:hint="eastAsia"/>
            <w:noProof/>
          </w:rPr>
          <w:t>圖</w:t>
        </w:r>
        <w:r w:rsidR="003371DC" w:rsidRPr="00D60464">
          <w:rPr>
            <w:rStyle w:val="Hyperlink"/>
            <w:noProof/>
          </w:rPr>
          <w:t xml:space="preserve"> 65 – RMS-nICA</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1 \h </w:instrText>
        </w:r>
        <w:r w:rsidR="003371DC">
          <w:rPr>
            <w:noProof/>
            <w:webHidden/>
          </w:rPr>
        </w:r>
        <w:r w:rsidR="003371DC">
          <w:rPr>
            <w:noProof/>
            <w:webHidden/>
          </w:rPr>
          <w:fldChar w:fldCharType="separate"/>
        </w:r>
        <w:r w:rsidR="008C6B83">
          <w:rPr>
            <w:noProof/>
            <w:webHidden/>
          </w:rPr>
          <w:t>47</w:t>
        </w:r>
        <w:r w:rsidR="003371DC">
          <w:rPr>
            <w:noProof/>
            <w:webHidden/>
          </w:rPr>
          <w:fldChar w:fldCharType="end"/>
        </w:r>
      </w:hyperlink>
    </w:p>
    <w:p w14:paraId="024A0CDC" w14:textId="52EDD857" w:rsidR="003371DC" w:rsidRDefault="00167BC9">
      <w:pPr>
        <w:pStyle w:val="TableofFigures"/>
        <w:tabs>
          <w:tab w:val="right" w:leader="dot" w:pos="8290"/>
        </w:tabs>
        <w:rPr>
          <w:rFonts w:cstheme="minorBidi"/>
          <w:smallCaps w:val="0"/>
          <w:noProof/>
          <w:kern w:val="0"/>
          <w:sz w:val="22"/>
          <w:szCs w:val="22"/>
        </w:rPr>
      </w:pPr>
      <w:hyperlink w:anchor="_Toc528630082" w:history="1">
        <w:r w:rsidR="003371DC" w:rsidRPr="00D60464">
          <w:rPr>
            <w:rStyle w:val="Hyperlink"/>
            <w:rFonts w:hint="eastAsia"/>
            <w:noProof/>
          </w:rPr>
          <w:t>圖</w:t>
        </w:r>
        <w:r w:rsidR="003371DC" w:rsidRPr="00D60464">
          <w:rPr>
            <w:rStyle w:val="Hyperlink"/>
            <w:noProof/>
          </w:rPr>
          <w:t xml:space="preserve"> 66 – RMS-TDSEP</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2 \h </w:instrText>
        </w:r>
        <w:r w:rsidR="003371DC">
          <w:rPr>
            <w:noProof/>
            <w:webHidden/>
          </w:rPr>
        </w:r>
        <w:r w:rsidR="003371DC">
          <w:rPr>
            <w:noProof/>
            <w:webHidden/>
          </w:rPr>
          <w:fldChar w:fldCharType="separate"/>
        </w:r>
        <w:r w:rsidR="008C6B83">
          <w:rPr>
            <w:noProof/>
            <w:webHidden/>
          </w:rPr>
          <w:t>47</w:t>
        </w:r>
        <w:r w:rsidR="003371DC">
          <w:rPr>
            <w:noProof/>
            <w:webHidden/>
          </w:rPr>
          <w:fldChar w:fldCharType="end"/>
        </w:r>
      </w:hyperlink>
    </w:p>
    <w:p w14:paraId="6DDC042C" w14:textId="2B1FD70D" w:rsidR="003371DC" w:rsidRDefault="00167BC9">
      <w:pPr>
        <w:pStyle w:val="TableofFigures"/>
        <w:tabs>
          <w:tab w:val="right" w:leader="dot" w:pos="8290"/>
        </w:tabs>
        <w:rPr>
          <w:rFonts w:cstheme="minorBidi"/>
          <w:smallCaps w:val="0"/>
          <w:noProof/>
          <w:kern w:val="0"/>
          <w:sz w:val="22"/>
          <w:szCs w:val="22"/>
        </w:rPr>
      </w:pPr>
      <w:hyperlink w:anchor="_Toc528630083" w:history="1">
        <w:r w:rsidR="003371DC" w:rsidRPr="00D60464">
          <w:rPr>
            <w:rStyle w:val="Hyperlink"/>
            <w:rFonts w:hint="eastAsia"/>
            <w:noProof/>
          </w:rPr>
          <w:t>圖</w:t>
        </w:r>
        <w:r w:rsidR="003371DC" w:rsidRPr="00D60464">
          <w:rPr>
            <w:rStyle w:val="Hyperlink"/>
            <w:noProof/>
          </w:rPr>
          <w:t xml:space="preserve"> 67 – sEMG</w:t>
        </w:r>
        <w:r w:rsidR="003371DC" w:rsidRPr="00D60464">
          <w:rPr>
            <w:rStyle w:val="Hyperlink"/>
            <w:rFonts w:hint="eastAsia"/>
            <w:noProof/>
          </w:rPr>
          <w:t>電極貼片</w:t>
        </w:r>
        <w:r w:rsidR="003371DC">
          <w:rPr>
            <w:noProof/>
            <w:webHidden/>
          </w:rPr>
          <w:tab/>
        </w:r>
        <w:r w:rsidR="003371DC">
          <w:rPr>
            <w:noProof/>
            <w:webHidden/>
          </w:rPr>
          <w:fldChar w:fldCharType="begin"/>
        </w:r>
        <w:r w:rsidR="003371DC">
          <w:rPr>
            <w:noProof/>
            <w:webHidden/>
          </w:rPr>
          <w:instrText xml:space="preserve"> PAGEREF _Toc528630083 \h </w:instrText>
        </w:r>
        <w:r w:rsidR="003371DC">
          <w:rPr>
            <w:noProof/>
            <w:webHidden/>
          </w:rPr>
        </w:r>
        <w:r w:rsidR="003371DC">
          <w:rPr>
            <w:noProof/>
            <w:webHidden/>
          </w:rPr>
          <w:fldChar w:fldCharType="separate"/>
        </w:r>
        <w:r w:rsidR="008C6B83">
          <w:rPr>
            <w:noProof/>
            <w:webHidden/>
          </w:rPr>
          <w:t>48</w:t>
        </w:r>
        <w:r w:rsidR="003371DC">
          <w:rPr>
            <w:noProof/>
            <w:webHidden/>
          </w:rPr>
          <w:fldChar w:fldCharType="end"/>
        </w:r>
      </w:hyperlink>
    </w:p>
    <w:p w14:paraId="2C990B4B" w14:textId="63F6457D" w:rsidR="003371DC" w:rsidRDefault="00167BC9">
      <w:pPr>
        <w:pStyle w:val="TableofFigures"/>
        <w:tabs>
          <w:tab w:val="right" w:leader="dot" w:pos="8290"/>
        </w:tabs>
        <w:rPr>
          <w:rFonts w:cstheme="minorBidi"/>
          <w:smallCaps w:val="0"/>
          <w:noProof/>
          <w:kern w:val="0"/>
          <w:sz w:val="22"/>
          <w:szCs w:val="22"/>
        </w:rPr>
      </w:pPr>
      <w:hyperlink w:anchor="_Toc528630084" w:history="1">
        <w:r w:rsidR="003371DC" w:rsidRPr="00D60464">
          <w:rPr>
            <w:rStyle w:val="Hyperlink"/>
            <w:rFonts w:hint="eastAsia"/>
            <w:noProof/>
          </w:rPr>
          <w:t>圖</w:t>
        </w:r>
        <w:r w:rsidR="003371DC" w:rsidRPr="00D60464">
          <w:rPr>
            <w:rStyle w:val="Hyperlink"/>
            <w:noProof/>
          </w:rPr>
          <w:t xml:space="preserve"> 68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84 \h </w:instrText>
        </w:r>
        <w:r w:rsidR="003371DC">
          <w:rPr>
            <w:noProof/>
            <w:webHidden/>
          </w:rPr>
        </w:r>
        <w:r w:rsidR="003371DC">
          <w:rPr>
            <w:noProof/>
            <w:webHidden/>
          </w:rPr>
          <w:fldChar w:fldCharType="separate"/>
        </w:r>
        <w:r w:rsidR="008C6B83">
          <w:rPr>
            <w:noProof/>
            <w:webHidden/>
          </w:rPr>
          <w:t>48</w:t>
        </w:r>
        <w:r w:rsidR="003371DC">
          <w:rPr>
            <w:noProof/>
            <w:webHidden/>
          </w:rPr>
          <w:fldChar w:fldCharType="end"/>
        </w:r>
      </w:hyperlink>
    </w:p>
    <w:p w14:paraId="0652F7AB" w14:textId="71700F16" w:rsidR="003371DC" w:rsidRDefault="00167BC9">
      <w:pPr>
        <w:pStyle w:val="TableofFigures"/>
        <w:tabs>
          <w:tab w:val="right" w:leader="dot" w:pos="8290"/>
        </w:tabs>
        <w:rPr>
          <w:rFonts w:cstheme="minorBidi"/>
          <w:smallCaps w:val="0"/>
          <w:noProof/>
          <w:kern w:val="0"/>
          <w:sz w:val="22"/>
          <w:szCs w:val="22"/>
        </w:rPr>
      </w:pPr>
      <w:hyperlink w:anchor="_Toc528630085" w:history="1">
        <w:r w:rsidR="003371DC" w:rsidRPr="00D60464">
          <w:rPr>
            <w:rStyle w:val="Hyperlink"/>
            <w:rFonts w:hint="eastAsia"/>
            <w:noProof/>
          </w:rPr>
          <w:t>圖</w:t>
        </w:r>
        <w:r w:rsidR="003371DC" w:rsidRPr="00D60464">
          <w:rPr>
            <w:rStyle w:val="Hyperlink"/>
            <w:noProof/>
          </w:rPr>
          <w:t xml:space="preserve"> 69 – </w:t>
        </w:r>
        <w:r w:rsidR="003371DC" w:rsidRPr="00D60464">
          <w:rPr>
            <w:rStyle w:val="Hyperlink"/>
            <w:rFonts w:hint="eastAsia"/>
            <w:noProof/>
          </w:rPr>
          <w:t>主動電極正面</w:t>
        </w:r>
        <w:r w:rsidR="003371DC">
          <w:rPr>
            <w:noProof/>
            <w:webHidden/>
          </w:rPr>
          <w:tab/>
        </w:r>
        <w:r w:rsidR="003371DC">
          <w:rPr>
            <w:noProof/>
            <w:webHidden/>
          </w:rPr>
          <w:fldChar w:fldCharType="begin"/>
        </w:r>
        <w:r w:rsidR="003371DC">
          <w:rPr>
            <w:noProof/>
            <w:webHidden/>
          </w:rPr>
          <w:instrText xml:space="preserve"> PAGEREF _Toc528630085 \h </w:instrText>
        </w:r>
        <w:r w:rsidR="003371DC">
          <w:rPr>
            <w:noProof/>
            <w:webHidden/>
          </w:rPr>
        </w:r>
        <w:r w:rsidR="003371DC">
          <w:rPr>
            <w:noProof/>
            <w:webHidden/>
          </w:rPr>
          <w:fldChar w:fldCharType="separate"/>
        </w:r>
        <w:r w:rsidR="008C6B83">
          <w:rPr>
            <w:noProof/>
            <w:webHidden/>
          </w:rPr>
          <w:t>49</w:t>
        </w:r>
        <w:r w:rsidR="003371DC">
          <w:rPr>
            <w:noProof/>
            <w:webHidden/>
          </w:rPr>
          <w:fldChar w:fldCharType="end"/>
        </w:r>
      </w:hyperlink>
    </w:p>
    <w:p w14:paraId="37F4102C" w14:textId="57CCB91E" w:rsidR="003371DC" w:rsidRDefault="00167BC9">
      <w:pPr>
        <w:pStyle w:val="TableofFigures"/>
        <w:tabs>
          <w:tab w:val="right" w:leader="dot" w:pos="8290"/>
        </w:tabs>
        <w:rPr>
          <w:rFonts w:cstheme="minorBidi"/>
          <w:smallCaps w:val="0"/>
          <w:noProof/>
          <w:kern w:val="0"/>
          <w:sz w:val="22"/>
          <w:szCs w:val="22"/>
        </w:rPr>
      </w:pPr>
      <w:hyperlink w:anchor="_Toc528630086" w:history="1">
        <w:r w:rsidR="003371DC" w:rsidRPr="00D60464">
          <w:rPr>
            <w:rStyle w:val="Hyperlink"/>
            <w:rFonts w:hint="eastAsia"/>
            <w:noProof/>
          </w:rPr>
          <w:t>圖</w:t>
        </w:r>
        <w:r w:rsidR="003371DC" w:rsidRPr="00D60464">
          <w:rPr>
            <w:rStyle w:val="Hyperlink"/>
            <w:noProof/>
          </w:rPr>
          <w:t xml:space="preserve"> 70 - </w:t>
        </w:r>
        <w:r w:rsidR="003371DC" w:rsidRPr="00D60464">
          <w:rPr>
            <w:rStyle w:val="Hyperlink"/>
            <w:rFonts w:hint="eastAsia"/>
            <w:noProof/>
          </w:rPr>
          <w:t>主動電極背面</w:t>
        </w:r>
        <w:r w:rsidR="003371DC">
          <w:rPr>
            <w:noProof/>
            <w:webHidden/>
          </w:rPr>
          <w:tab/>
        </w:r>
        <w:r w:rsidR="003371DC">
          <w:rPr>
            <w:noProof/>
            <w:webHidden/>
          </w:rPr>
          <w:fldChar w:fldCharType="begin"/>
        </w:r>
        <w:r w:rsidR="003371DC">
          <w:rPr>
            <w:noProof/>
            <w:webHidden/>
          </w:rPr>
          <w:instrText xml:space="preserve"> PAGEREF _Toc528630086 \h </w:instrText>
        </w:r>
        <w:r w:rsidR="003371DC">
          <w:rPr>
            <w:noProof/>
            <w:webHidden/>
          </w:rPr>
        </w:r>
        <w:r w:rsidR="003371DC">
          <w:rPr>
            <w:noProof/>
            <w:webHidden/>
          </w:rPr>
          <w:fldChar w:fldCharType="separate"/>
        </w:r>
        <w:r w:rsidR="008C6B83">
          <w:rPr>
            <w:noProof/>
            <w:webHidden/>
          </w:rPr>
          <w:t>49</w:t>
        </w:r>
        <w:r w:rsidR="003371DC">
          <w:rPr>
            <w:noProof/>
            <w:webHidden/>
          </w:rPr>
          <w:fldChar w:fldCharType="end"/>
        </w:r>
      </w:hyperlink>
    </w:p>
    <w:p w14:paraId="291D328A" w14:textId="20BB479C" w:rsidR="003371DC" w:rsidRDefault="00167BC9">
      <w:pPr>
        <w:pStyle w:val="TableofFigures"/>
        <w:tabs>
          <w:tab w:val="right" w:leader="dot" w:pos="8290"/>
        </w:tabs>
        <w:rPr>
          <w:rFonts w:cstheme="minorBidi"/>
          <w:smallCaps w:val="0"/>
          <w:noProof/>
          <w:kern w:val="0"/>
          <w:sz w:val="22"/>
          <w:szCs w:val="22"/>
        </w:rPr>
      </w:pPr>
      <w:hyperlink w:anchor="_Toc528630087" w:history="1">
        <w:r w:rsidR="003371DC" w:rsidRPr="00D60464">
          <w:rPr>
            <w:rStyle w:val="Hyperlink"/>
            <w:rFonts w:hint="eastAsia"/>
            <w:noProof/>
          </w:rPr>
          <w:t>圖</w:t>
        </w:r>
        <w:r w:rsidR="003371DC" w:rsidRPr="00D60464">
          <w:rPr>
            <w:rStyle w:val="Hyperlink"/>
            <w:noProof/>
          </w:rPr>
          <w:t xml:space="preserve"> 71 – </w:t>
        </w:r>
        <w:r w:rsidR="003371DC" w:rsidRPr="00D60464">
          <w:rPr>
            <w:rStyle w:val="Hyperlink"/>
            <w:rFonts w:hint="eastAsia"/>
            <w:noProof/>
          </w:rPr>
          <w:t>低通濾波器電路圖</w:t>
        </w:r>
        <w:r w:rsidR="003371DC">
          <w:rPr>
            <w:noProof/>
            <w:webHidden/>
          </w:rPr>
          <w:tab/>
        </w:r>
        <w:r w:rsidR="003371DC">
          <w:rPr>
            <w:noProof/>
            <w:webHidden/>
          </w:rPr>
          <w:fldChar w:fldCharType="begin"/>
        </w:r>
        <w:r w:rsidR="003371DC">
          <w:rPr>
            <w:noProof/>
            <w:webHidden/>
          </w:rPr>
          <w:instrText xml:space="preserve"> PAGEREF _Toc528630087 \h </w:instrText>
        </w:r>
        <w:r w:rsidR="003371DC">
          <w:rPr>
            <w:noProof/>
            <w:webHidden/>
          </w:rPr>
        </w:r>
        <w:r w:rsidR="003371DC">
          <w:rPr>
            <w:noProof/>
            <w:webHidden/>
          </w:rPr>
          <w:fldChar w:fldCharType="separate"/>
        </w:r>
        <w:r w:rsidR="008C6B83">
          <w:rPr>
            <w:noProof/>
            <w:webHidden/>
          </w:rPr>
          <w:t>49</w:t>
        </w:r>
        <w:r w:rsidR="003371DC">
          <w:rPr>
            <w:noProof/>
            <w:webHidden/>
          </w:rPr>
          <w:fldChar w:fldCharType="end"/>
        </w:r>
      </w:hyperlink>
    </w:p>
    <w:p w14:paraId="6028A7B4" w14:textId="41454A5B" w:rsidR="003371DC" w:rsidRDefault="00167BC9">
      <w:pPr>
        <w:pStyle w:val="TableofFigures"/>
        <w:tabs>
          <w:tab w:val="right" w:leader="dot" w:pos="8290"/>
        </w:tabs>
        <w:rPr>
          <w:rFonts w:cstheme="minorBidi"/>
          <w:smallCaps w:val="0"/>
          <w:noProof/>
          <w:kern w:val="0"/>
          <w:sz w:val="22"/>
          <w:szCs w:val="22"/>
        </w:rPr>
      </w:pPr>
      <w:hyperlink w:anchor="_Toc528630088" w:history="1">
        <w:r w:rsidR="003371DC" w:rsidRPr="00D60464">
          <w:rPr>
            <w:rStyle w:val="Hyperlink"/>
            <w:rFonts w:hint="eastAsia"/>
            <w:noProof/>
          </w:rPr>
          <w:t>圖</w:t>
        </w:r>
        <w:r w:rsidR="003371DC" w:rsidRPr="00D60464">
          <w:rPr>
            <w:rStyle w:val="Hyperlink"/>
            <w:noProof/>
          </w:rPr>
          <w:t xml:space="preserve"> 72 –</w:t>
        </w:r>
        <w:r w:rsidR="003371DC" w:rsidRPr="00D60464">
          <w:rPr>
            <w:rStyle w:val="Hyperlink"/>
            <w:rFonts w:hint="eastAsia"/>
            <w:noProof/>
          </w:rPr>
          <w:t>高通濾波器電路圖</w:t>
        </w:r>
        <w:r w:rsidR="003371DC">
          <w:rPr>
            <w:noProof/>
            <w:webHidden/>
          </w:rPr>
          <w:tab/>
        </w:r>
        <w:r w:rsidR="003371DC">
          <w:rPr>
            <w:noProof/>
            <w:webHidden/>
          </w:rPr>
          <w:fldChar w:fldCharType="begin"/>
        </w:r>
        <w:r w:rsidR="003371DC">
          <w:rPr>
            <w:noProof/>
            <w:webHidden/>
          </w:rPr>
          <w:instrText xml:space="preserve"> PAGEREF _Toc528630088 \h </w:instrText>
        </w:r>
        <w:r w:rsidR="003371DC">
          <w:rPr>
            <w:noProof/>
            <w:webHidden/>
          </w:rPr>
        </w:r>
        <w:r w:rsidR="003371DC">
          <w:rPr>
            <w:noProof/>
            <w:webHidden/>
          </w:rPr>
          <w:fldChar w:fldCharType="separate"/>
        </w:r>
        <w:r w:rsidR="008C6B83">
          <w:rPr>
            <w:noProof/>
            <w:webHidden/>
          </w:rPr>
          <w:t>49</w:t>
        </w:r>
        <w:r w:rsidR="003371DC">
          <w:rPr>
            <w:noProof/>
            <w:webHidden/>
          </w:rPr>
          <w:fldChar w:fldCharType="end"/>
        </w:r>
      </w:hyperlink>
    </w:p>
    <w:p w14:paraId="12B6A0D9" w14:textId="0075E143" w:rsidR="003371DC" w:rsidRDefault="00167BC9">
      <w:pPr>
        <w:pStyle w:val="TableofFigures"/>
        <w:tabs>
          <w:tab w:val="right" w:leader="dot" w:pos="8290"/>
        </w:tabs>
        <w:rPr>
          <w:rFonts w:cstheme="minorBidi"/>
          <w:smallCaps w:val="0"/>
          <w:noProof/>
          <w:kern w:val="0"/>
          <w:sz w:val="22"/>
          <w:szCs w:val="22"/>
        </w:rPr>
      </w:pPr>
      <w:hyperlink w:anchor="_Toc528630089" w:history="1">
        <w:r w:rsidR="003371DC" w:rsidRPr="00D60464">
          <w:rPr>
            <w:rStyle w:val="Hyperlink"/>
            <w:rFonts w:hint="eastAsia"/>
            <w:noProof/>
          </w:rPr>
          <w:t>圖</w:t>
        </w:r>
        <w:r w:rsidR="003371DC" w:rsidRPr="00D60464">
          <w:rPr>
            <w:rStyle w:val="Hyperlink"/>
            <w:noProof/>
          </w:rPr>
          <w:t xml:space="preserve"> 73 - </w:t>
        </w:r>
        <w:r w:rsidR="003371DC" w:rsidRPr="00D60464">
          <w:rPr>
            <w:rStyle w:val="Hyperlink"/>
            <w:rFonts w:hint="eastAsia"/>
            <w:noProof/>
          </w:rPr>
          <w:t>反向放大器電路圖</w:t>
        </w:r>
        <w:r w:rsidR="003371DC">
          <w:rPr>
            <w:noProof/>
            <w:webHidden/>
          </w:rPr>
          <w:tab/>
        </w:r>
        <w:r w:rsidR="003371DC">
          <w:rPr>
            <w:noProof/>
            <w:webHidden/>
          </w:rPr>
          <w:fldChar w:fldCharType="begin"/>
        </w:r>
        <w:r w:rsidR="003371DC">
          <w:rPr>
            <w:noProof/>
            <w:webHidden/>
          </w:rPr>
          <w:instrText xml:space="preserve"> PAGEREF _Toc528630089 \h </w:instrText>
        </w:r>
        <w:r w:rsidR="003371DC">
          <w:rPr>
            <w:noProof/>
            <w:webHidden/>
          </w:rPr>
        </w:r>
        <w:r w:rsidR="003371DC">
          <w:rPr>
            <w:noProof/>
            <w:webHidden/>
          </w:rPr>
          <w:fldChar w:fldCharType="separate"/>
        </w:r>
        <w:r w:rsidR="008C6B83">
          <w:rPr>
            <w:noProof/>
            <w:webHidden/>
          </w:rPr>
          <w:t>50</w:t>
        </w:r>
        <w:r w:rsidR="003371DC">
          <w:rPr>
            <w:noProof/>
            <w:webHidden/>
          </w:rPr>
          <w:fldChar w:fldCharType="end"/>
        </w:r>
      </w:hyperlink>
    </w:p>
    <w:p w14:paraId="0345735C" w14:textId="17609BFF" w:rsidR="003371DC" w:rsidRDefault="00167BC9">
      <w:pPr>
        <w:pStyle w:val="TableofFigures"/>
        <w:tabs>
          <w:tab w:val="right" w:leader="dot" w:pos="8290"/>
        </w:tabs>
        <w:rPr>
          <w:rFonts w:cstheme="minorBidi"/>
          <w:smallCaps w:val="0"/>
          <w:noProof/>
          <w:kern w:val="0"/>
          <w:sz w:val="22"/>
          <w:szCs w:val="22"/>
        </w:rPr>
      </w:pPr>
      <w:hyperlink w:anchor="_Toc528630090" w:history="1">
        <w:r w:rsidR="003371DC" w:rsidRPr="00D60464">
          <w:rPr>
            <w:rStyle w:val="Hyperlink"/>
            <w:rFonts w:hint="eastAsia"/>
            <w:noProof/>
          </w:rPr>
          <w:t>圖</w:t>
        </w:r>
        <w:r w:rsidR="003371DC" w:rsidRPr="00D60464">
          <w:rPr>
            <w:rStyle w:val="Hyperlink"/>
            <w:noProof/>
          </w:rPr>
          <w:t xml:space="preserve"> 74 – </w:t>
        </w:r>
        <w:r w:rsidR="003371DC" w:rsidRPr="00D60464">
          <w:rPr>
            <w:rStyle w:val="Hyperlink"/>
            <w:rFonts w:hint="eastAsia"/>
            <w:noProof/>
          </w:rPr>
          <w:t>反向加法器電路圖</w:t>
        </w:r>
        <w:r w:rsidR="003371DC">
          <w:rPr>
            <w:noProof/>
            <w:webHidden/>
          </w:rPr>
          <w:tab/>
        </w:r>
        <w:r w:rsidR="003371DC">
          <w:rPr>
            <w:noProof/>
            <w:webHidden/>
          </w:rPr>
          <w:fldChar w:fldCharType="begin"/>
        </w:r>
        <w:r w:rsidR="003371DC">
          <w:rPr>
            <w:noProof/>
            <w:webHidden/>
          </w:rPr>
          <w:instrText xml:space="preserve"> PAGEREF _Toc528630090 \h </w:instrText>
        </w:r>
        <w:r w:rsidR="003371DC">
          <w:rPr>
            <w:noProof/>
            <w:webHidden/>
          </w:rPr>
        </w:r>
        <w:r w:rsidR="003371DC">
          <w:rPr>
            <w:noProof/>
            <w:webHidden/>
          </w:rPr>
          <w:fldChar w:fldCharType="separate"/>
        </w:r>
        <w:r w:rsidR="008C6B83">
          <w:rPr>
            <w:noProof/>
            <w:webHidden/>
          </w:rPr>
          <w:t>50</w:t>
        </w:r>
        <w:r w:rsidR="003371DC">
          <w:rPr>
            <w:noProof/>
            <w:webHidden/>
          </w:rPr>
          <w:fldChar w:fldCharType="end"/>
        </w:r>
      </w:hyperlink>
    </w:p>
    <w:p w14:paraId="1A6751B0" w14:textId="5DAEBE0B" w:rsidR="003371DC" w:rsidRDefault="00167BC9">
      <w:pPr>
        <w:pStyle w:val="TableofFigures"/>
        <w:tabs>
          <w:tab w:val="right" w:leader="dot" w:pos="8290"/>
        </w:tabs>
        <w:rPr>
          <w:rFonts w:cstheme="minorBidi"/>
          <w:smallCaps w:val="0"/>
          <w:noProof/>
          <w:kern w:val="0"/>
          <w:sz w:val="22"/>
          <w:szCs w:val="22"/>
        </w:rPr>
      </w:pPr>
      <w:hyperlink w:anchor="_Toc528630091" w:history="1">
        <w:r w:rsidR="003371DC" w:rsidRPr="00D60464">
          <w:rPr>
            <w:rStyle w:val="Hyperlink"/>
            <w:rFonts w:hint="eastAsia"/>
            <w:noProof/>
          </w:rPr>
          <w:t>圖</w:t>
        </w:r>
        <w:r w:rsidR="003371DC" w:rsidRPr="00D60464">
          <w:rPr>
            <w:rStyle w:val="Hyperlink"/>
            <w:noProof/>
          </w:rPr>
          <w:t xml:space="preserve"> 75 – </w:t>
        </w:r>
        <w:r w:rsidR="003371DC" w:rsidRPr="00D60464">
          <w:rPr>
            <w:rStyle w:val="Hyperlink"/>
            <w:rFonts w:hint="eastAsia"/>
            <w:noProof/>
          </w:rPr>
          <w:t>主動電路電路板</w:t>
        </w:r>
        <w:r w:rsidR="003371DC">
          <w:rPr>
            <w:noProof/>
            <w:webHidden/>
          </w:rPr>
          <w:tab/>
        </w:r>
        <w:r w:rsidR="003371DC">
          <w:rPr>
            <w:noProof/>
            <w:webHidden/>
          </w:rPr>
          <w:fldChar w:fldCharType="begin"/>
        </w:r>
        <w:r w:rsidR="003371DC">
          <w:rPr>
            <w:noProof/>
            <w:webHidden/>
          </w:rPr>
          <w:instrText xml:space="preserve"> PAGEREF _Toc528630091 \h </w:instrText>
        </w:r>
        <w:r w:rsidR="003371DC">
          <w:rPr>
            <w:noProof/>
            <w:webHidden/>
          </w:rPr>
        </w:r>
        <w:r w:rsidR="003371DC">
          <w:rPr>
            <w:noProof/>
            <w:webHidden/>
          </w:rPr>
          <w:fldChar w:fldCharType="separate"/>
        </w:r>
        <w:r w:rsidR="008C6B83">
          <w:rPr>
            <w:noProof/>
            <w:webHidden/>
          </w:rPr>
          <w:t>50</w:t>
        </w:r>
        <w:r w:rsidR="003371DC">
          <w:rPr>
            <w:noProof/>
            <w:webHidden/>
          </w:rPr>
          <w:fldChar w:fldCharType="end"/>
        </w:r>
      </w:hyperlink>
    </w:p>
    <w:p w14:paraId="08B58870" w14:textId="68E6B2DC" w:rsidR="003371DC" w:rsidRDefault="00167BC9">
      <w:pPr>
        <w:pStyle w:val="TableofFigures"/>
        <w:tabs>
          <w:tab w:val="right" w:leader="dot" w:pos="8290"/>
        </w:tabs>
        <w:rPr>
          <w:rFonts w:cstheme="minorBidi"/>
          <w:smallCaps w:val="0"/>
          <w:noProof/>
          <w:kern w:val="0"/>
          <w:sz w:val="22"/>
          <w:szCs w:val="22"/>
        </w:rPr>
      </w:pPr>
      <w:hyperlink w:anchor="_Toc528630092" w:history="1">
        <w:r w:rsidR="003371DC" w:rsidRPr="00D60464">
          <w:rPr>
            <w:rStyle w:val="Hyperlink"/>
            <w:rFonts w:hint="eastAsia"/>
            <w:noProof/>
          </w:rPr>
          <w:t>圖</w:t>
        </w:r>
        <w:r w:rsidR="003371DC" w:rsidRPr="00D60464">
          <w:rPr>
            <w:rStyle w:val="Hyperlink"/>
            <w:noProof/>
          </w:rPr>
          <w:t xml:space="preserve"> 76 – Teensy 3.2 [50]</w:t>
        </w:r>
        <w:r w:rsidR="003371DC">
          <w:rPr>
            <w:noProof/>
            <w:webHidden/>
          </w:rPr>
          <w:tab/>
        </w:r>
        <w:r w:rsidR="003371DC">
          <w:rPr>
            <w:noProof/>
            <w:webHidden/>
          </w:rPr>
          <w:fldChar w:fldCharType="begin"/>
        </w:r>
        <w:r w:rsidR="003371DC">
          <w:rPr>
            <w:noProof/>
            <w:webHidden/>
          </w:rPr>
          <w:instrText xml:space="preserve"> PAGEREF _Toc528630092 \h </w:instrText>
        </w:r>
        <w:r w:rsidR="003371DC">
          <w:rPr>
            <w:noProof/>
            <w:webHidden/>
          </w:rPr>
        </w:r>
        <w:r w:rsidR="003371DC">
          <w:rPr>
            <w:noProof/>
            <w:webHidden/>
          </w:rPr>
          <w:fldChar w:fldCharType="separate"/>
        </w:r>
        <w:r w:rsidR="008C6B83">
          <w:rPr>
            <w:noProof/>
            <w:webHidden/>
          </w:rPr>
          <w:t>50</w:t>
        </w:r>
        <w:r w:rsidR="003371DC">
          <w:rPr>
            <w:noProof/>
            <w:webHidden/>
          </w:rPr>
          <w:fldChar w:fldCharType="end"/>
        </w:r>
      </w:hyperlink>
    </w:p>
    <w:p w14:paraId="373FDD58" w14:textId="4865CB36" w:rsidR="003371DC" w:rsidRDefault="00167BC9">
      <w:pPr>
        <w:pStyle w:val="TableofFigures"/>
        <w:tabs>
          <w:tab w:val="right" w:leader="dot" w:pos="8290"/>
        </w:tabs>
        <w:rPr>
          <w:rFonts w:cstheme="minorBidi"/>
          <w:smallCaps w:val="0"/>
          <w:noProof/>
          <w:kern w:val="0"/>
          <w:sz w:val="22"/>
          <w:szCs w:val="22"/>
        </w:rPr>
      </w:pPr>
      <w:hyperlink w:anchor="_Toc528630093" w:history="1">
        <w:r w:rsidR="003371DC" w:rsidRPr="00D60464">
          <w:rPr>
            <w:rStyle w:val="Hyperlink"/>
            <w:rFonts w:hint="eastAsia"/>
            <w:noProof/>
          </w:rPr>
          <w:t>圖</w:t>
        </w:r>
        <w:r w:rsidR="003371DC" w:rsidRPr="00D60464">
          <w:rPr>
            <w:rStyle w:val="Hyperlink"/>
            <w:noProof/>
          </w:rPr>
          <w:t xml:space="preserve"> 77 – </w:t>
        </w:r>
        <w:r w:rsidR="003371DC" w:rsidRPr="00D60464">
          <w:rPr>
            <w:rStyle w:val="Hyperlink"/>
            <w:rFonts w:hint="eastAsia"/>
            <w:noProof/>
          </w:rPr>
          <w:t>訓練階段軟體流程</w:t>
        </w:r>
        <w:r w:rsidR="003371DC">
          <w:rPr>
            <w:noProof/>
            <w:webHidden/>
          </w:rPr>
          <w:tab/>
        </w:r>
        <w:r w:rsidR="003371DC">
          <w:rPr>
            <w:noProof/>
            <w:webHidden/>
          </w:rPr>
          <w:fldChar w:fldCharType="begin"/>
        </w:r>
        <w:r w:rsidR="003371DC">
          <w:rPr>
            <w:noProof/>
            <w:webHidden/>
          </w:rPr>
          <w:instrText xml:space="preserve"> PAGEREF _Toc528630093 \h </w:instrText>
        </w:r>
        <w:r w:rsidR="003371DC">
          <w:rPr>
            <w:noProof/>
            <w:webHidden/>
          </w:rPr>
        </w:r>
        <w:r w:rsidR="003371DC">
          <w:rPr>
            <w:noProof/>
            <w:webHidden/>
          </w:rPr>
          <w:fldChar w:fldCharType="separate"/>
        </w:r>
        <w:r w:rsidR="008C6B83">
          <w:rPr>
            <w:noProof/>
            <w:webHidden/>
          </w:rPr>
          <w:t>52</w:t>
        </w:r>
        <w:r w:rsidR="003371DC">
          <w:rPr>
            <w:noProof/>
            <w:webHidden/>
          </w:rPr>
          <w:fldChar w:fldCharType="end"/>
        </w:r>
      </w:hyperlink>
    </w:p>
    <w:p w14:paraId="281B5CB3" w14:textId="04592701" w:rsidR="003371DC" w:rsidRDefault="00167BC9">
      <w:pPr>
        <w:pStyle w:val="TableofFigures"/>
        <w:tabs>
          <w:tab w:val="right" w:leader="dot" w:pos="8290"/>
        </w:tabs>
        <w:rPr>
          <w:rFonts w:cstheme="minorBidi"/>
          <w:smallCaps w:val="0"/>
          <w:noProof/>
          <w:kern w:val="0"/>
          <w:sz w:val="22"/>
          <w:szCs w:val="22"/>
        </w:rPr>
      </w:pPr>
      <w:hyperlink w:anchor="_Toc528630094" w:history="1">
        <w:r w:rsidR="003371DC" w:rsidRPr="00D60464">
          <w:rPr>
            <w:rStyle w:val="Hyperlink"/>
            <w:rFonts w:hint="eastAsia"/>
            <w:noProof/>
          </w:rPr>
          <w:t>圖</w:t>
        </w:r>
        <w:r w:rsidR="003371DC" w:rsidRPr="00D60464">
          <w:rPr>
            <w:rStyle w:val="Hyperlink"/>
            <w:noProof/>
          </w:rPr>
          <w:t xml:space="preserve"> 78 – </w:t>
        </w:r>
        <w:r w:rsidR="003371DC" w:rsidRPr="00D60464">
          <w:rPr>
            <w:rStyle w:val="Hyperlink"/>
            <w:rFonts w:hint="eastAsia"/>
            <w:noProof/>
          </w:rPr>
          <w:t>實時估測階段軟體流程</w:t>
        </w:r>
        <w:r w:rsidR="003371DC">
          <w:rPr>
            <w:noProof/>
            <w:webHidden/>
          </w:rPr>
          <w:tab/>
        </w:r>
        <w:r w:rsidR="003371DC">
          <w:rPr>
            <w:noProof/>
            <w:webHidden/>
          </w:rPr>
          <w:fldChar w:fldCharType="begin"/>
        </w:r>
        <w:r w:rsidR="003371DC">
          <w:rPr>
            <w:noProof/>
            <w:webHidden/>
          </w:rPr>
          <w:instrText xml:space="preserve"> PAGEREF _Toc528630094 \h </w:instrText>
        </w:r>
        <w:r w:rsidR="003371DC">
          <w:rPr>
            <w:noProof/>
            <w:webHidden/>
          </w:rPr>
        </w:r>
        <w:r w:rsidR="003371DC">
          <w:rPr>
            <w:noProof/>
            <w:webHidden/>
          </w:rPr>
          <w:fldChar w:fldCharType="separate"/>
        </w:r>
        <w:r w:rsidR="008C6B83">
          <w:rPr>
            <w:noProof/>
            <w:webHidden/>
          </w:rPr>
          <w:t>52</w:t>
        </w:r>
        <w:r w:rsidR="003371DC">
          <w:rPr>
            <w:noProof/>
            <w:webHidden/>
          </w:rPr>
          <w:fldChar w:fldCharType="end"/>
        </w:r>
      </w:hyperlink>
    </w:p>
    <w:p w14:paraId="3CC00FCD" w14:textId="2A854D0A" w:rsidR="003371DC" w:rsidRDefault="00167BC9">
      <w:pPr>
        <w:pStyle w:val="TableofFigures"/>
        <w:tabs>
          <w:tab w:val="right" w:leader="dot" w:pos="8290"/>
        </w:tabs>
        <w:rPr>
          <w:rFonts w:cstheme="minorBidi"/>
          <w:smallCaps w:val="0"/>
          <w:noProof/>
          <w:kern w:val="0"/>
          <w:sz w:val="22"/>
          <w:szCs w:val="22"/>
        </w:rPr>
      </w:pPr>
      <w:hyperlink w:anchor="_Toc528630095" w:history="1">
        <w:r w:rsidR="003371DC" w:rsidRPr="00D60464">
          <w:rPr>
            <w:rStyle w:val="Hyperlink"/>
            <w:rFonts w:hint="eastAsia"/>
            <w:noProof/>
          </w:rPr>
          <w:t>圖</w:t>
        </w:r>
        <w:r w:rsidR="003371DC" w:rsidRPr="00D60464">
          <w:rPr>
            <w:rStyle w:val="Hyperlink"/>
            <w:noProof/>
          </w:rPr>
          <w:t xml:space="preserve"> 79 – </w:t>
        </w:r>
        <w:r w:rsidR="003371DC" w:rsidRPr="00D60464">
          <w:rPr>
            <w:rStyle w:val="Hyperlink"/>
            <w:rFonts w:hint="eastAsia"/>
            <w:noProof/>
          </w:rPr>
          <w:t>角度感測器放置範例</w:t>
        </w:r>
        <w:r w:rsidR="003371DC">
          <w:rPr>
            <w:noProof/>
            <w:webHidden/>
          </w:rPr>
          <w:tab/>
        </w:r>
        <w:r w:rsidR="003371DC">
          <w:rPr>
            <w:noProof/>
            <w:webHidden/>
          </w:rPr>
          <w:fldChar w:fldCharType="begin"/>
        </w:r>
        <w:r w:rsidR="003371DC">
          <w:rPr>
            <w:noProof/>
            <w:webHidden/>
          </w:rPr>
          <w:instrText xml:space="preserve"> PAGEREF _Toc528630095 \h </w:instrText>
        </w:r>
        <w:r w:rsidR="003371DC">
          <w:rPr>
            <w:noProof/>
            <w:webHidden/>
          </w:rPr>
        </w:r>
        <w:r w:rsidR="003371DC">
          <w:rPr>
            <w:noProof/>
            <w:webHidden/>
          </w:rPr>
          <w:fldChar w:fldCharType="separate"/>
        </w:r>
        <w:r w:rsidR="008C6B83">
          <w:rPr>
            <w:noProof/>
            <w:webHidden/>
          </w:rPr>
          <w:t>52</w:t>
        </w:r>
        <w:r w:rsidR="003371DC">
          <w:rPr>
            <w:noProof/>
            <w:webHidden/>
          </w:rPr>
          <w:fldChar w:fldCharType="end"/>
        </w:r>
      </w:hyperlink>
    </w:p>
    <w:p w14:paraId="2F2AFDF8" w14:textId="4E1F53DF" w:rsidR="003371DC" w:rsidRDefault="00167BC9">
      <w:pPr>
        <w:pStyle w:val="TableofFigures"/>
        <w:tabs>
          <w:tab w:val="right" w:leader="dot" w:pos="8290"/>
        </w:tabs>
        <w:rPr>
          <w:rFonts w:cstheme="minorBidi"/>
          <w:smallCaps w:val="0"/>
          <w:noProof/>
          <w:kern w:val="0"/>
          <w:sz w:val="22"/>
          <w:szCs w:val="22"/>
        </w:rPr>
      </w:pPr>
      <w:hyperlink w:anchor="_Toc528630096" w:history="1">
        <w:r w:rsidR="003371DC" w:rsidRPr="00D60464">
          <w:rPr>
            <w:rStyle w:val="Hyperlink"/>
            <w:rFonts w:hint="eastAsia"/>
            <w:noProof/>
          </w:rPr>
          <w:t>圖</w:t>
        </w:r>
        <w:r w:rsidR="003371DC" w:rsidRPr="00D60464">
          <w:rPr>
            <w:rStyle w:val="Hyperlink"/>
            <w:noProof/>
          </w:rPr>
          <w:t xml:space="preserve"> 80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6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1F5DEC69" w14:textId="3F9F7D17" w:rsidR="003371DC" w:rsidRDefault="00167BC9">
      <w:pPr>
        <w:pStyle w:val="TableofFigures"/>
        <w:tabs>
          <w:tab w:val="right" w:leader="dot" w:pos="8290"/>
        </w:tabs>
        <w:rPr>
          <w:rFonts w:cstheme="minorBidi"/>
          <w:smallCaps w:val="0"/>
          <w:noProof/>
          <w:kern w:val="0"/>
          <w:sz w:val="22"/>
          <w:szCs w:val="22"/>
        </w:rPr>
      </w:pPr>
      <w:hyperlink w:anchor="_Toc528630097" w:history="1">
        <w:r w:rsidR="003371DC" w:rsidRPr="00D60464">
          <w:rPr>
            <w:rStyle w:val="Hyperlink"/>
            <w:rFonts w:hint="eastAsia"/>
            <w:noProof/>
          </w:rPr>
          <w:t>圖</w:t>
        </w:r>
        <w:r w:rsidR="003371DC" w:rsidRPr="00D60464">
          <w:rPr>
            <w:rStyle w:val="Hyperlink"/>
            <w:noProof/>
          </w:rPr>
          <w:t xml:space="preserve"> 81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7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71433F66" w14:textId="4E77371E" w:rsidR="003371DC" w:rsidRDefault="00167BC9">
      <w:pPr>
        <w:pStyle w:val="TableofFigures"/>
        <w:tabs>
          <w:tab w:val="right" w:leader="dot" w:pos="8290"/>
        </w:tabs>
        <w:rPr>
          <w:rFonts w:cstheme="minorBidi"/>
          <w:smallCaps w:val="0"/>
          <w:noProof/>
          <w:kern w:val="0"/>
          <w:sz w:val="22"/>
          <w:szCs w:val="22"/>
        </w:rPr>
      </w:pPr>
      <w:hyperlink w:anchor="_Toc528630098" w:history="1">
        <w:r w:rsidR="003371DC" w:rsidRPr="00D60464">
          <w:rPr>
            <w:rStyle w:val="Hyperlink"/>
            <w:rFonts w:hint="eastAsia"/>
            <w:noProof/>
          </w:rPr>
          <w:t>圖</w:t>
        </w:r>
        <w:r w:rsidR="003371DC" w:rsidRPr="00D60464">
          <w:rPr>
            <w:rStyle w:val="Hyperlink"/>
            <w:noProof/>
          </w:rPr>
          <w:t xml:space="preserve"> 82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8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3BE4224B" w14:textId="2A7F198F" w:rsidR="003371DC" w:rsidRDefault="00167BC9">
      <w:pPr>
        <w:pStyle w:val="TableofFigures"/>
        <w:tabs>
          <w:tab w:val="right" w:leader="dot" w:pos="8290"/>
        </w:tabs>
        <w:rPr>
          <w:rFonts w:cstheme="minorBidi"/>
          <w:smallCaps w:val="0"/>
          <w:noProof/>
          <w:kern w:val="0"/>
          <w:sz w:val="22"/>
          <w:szCs w:val="22"/>
        </w:rPr>
      </w:pPr>
      <w:hyperlink w:anchor="_Toc528630099" w:history="1">
        <w:r w:rsidR="003371DC" w:rsidRPr="00D60464">
          <w:rPr>
            <w:rStyle w:val="Hyperlink"/>
            <w:rFonts w:hint="eastAsia"/>
            <w:noProof/>
          </w:rPr>
          <w:t>圖</w:t>
        </w:r>
        <w:r w:rsidR="003371DC" w:rsidRPr="00D60464">
          <w:rPr>
            <w:rStyle w:val="Hyperlink"/>
            <w:noProof/>
          </w:rPr>
          <w:t xml:space="preserve"> 83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9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3A046300" w14:textId="66490FFC" w:rsidR="003371DC" w:rsidRDefault="00167BC9">
      <w:pPr>
        <w:pStyle w:val="TableofFigures"/>
        <w:tabs>
          <w:tab w:val="right" w:leader="dot" w:pos="8290"/>
        </w:tabs>
        <w:rPr>
          <w:rFonts w:cstheme="minorBidi"/>
          <w:smallCaps w:val="0"/>
          <w:noProof/>
          <w:kern w:val="0"/>
          <w:sz w:val="22"/>
          <w:szCs w:val="22"/>
        </w:rPr>
      </w:pPr>
      <w:hyperlink w:anchor="_Toc528630100" w:history="1">
        <w:r w:rsidR="003371DC" w:rsidRPr="00D60464">
          <w:rPr>
            <w:rStyle w:val="Hyperlink"/>
            <w:rFonts w:hint="eastAsia"/>
            <w:noProof/>
          </w:rPr>
          <w:t>圖</w:t>
        </w:r>
        <w:r w:rsidR="003371DC" w:rsidRPr="00D60464">
          <w:rPr>
            <w:rStyle w:val="Hyperlink"/>
            <w:noProof/>
          </w:rPr>
          <w:t xml:space="preserve"> 84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0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5556C2FA" w14:textId="746F8744" w:rsidR="003371DC" w:rsidRDefault="00167BC9">
      <w:pPr>
        <w:pStyle w:val="TableofFigures"/>
        <w:tabs>
          <w:tab w:val="right" w:leader="dot" w:pos="8290"/>
        </w:tabs>
        <w:rPr>
          <w:rFonts w:cstheme="minorBidi"/>
          <w:smallCaps w:val="0"/>
          <w:noProof/>
          <w:kern w:val="0"/>
          <w:sz w:val="22"/>
          <w:szCs w:val="22"/>
        </w:rPr>
      </w:pPr>
      <w:hyperlink w:anchor="_Toc528630101" w:history="1">
        <w:r w:rsidR="003371DC" w:rsidRPr="00D60464">
          <w:rPr>
            <w:rStyle w:val="Hyperlink"/>
            <w:rFonts w:hint="eastAsia"/>
            <w:noProof/>
          </w:rPr>
          <w:t>圖</w:t>
        </w:r>
        <w:r w:rsidR="003371DC" w:rsidRPr="00D60464">
          <w:rPr>
            <w:rStyle w:val="Hyperlink"/>
            <w:noProof/>
          </w:rPr>
          <w:t xml:space="preserve"> 85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1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7C82D1B3" w14:textId="5DE41171" w:rsidR="003371DC" w:rsidRDefault="00167BC9">
      <w:pPr>
        <w:pStyle w:val="TableofFigures"/>
        <w:tabs>
          <w:tab w:val="right" w:leader="dot" w:pos="8290"/>
        </w:tabs>
        <w:rPr>
          <w:rFonts w:cstheme="minorBidi"/>
          <w:smallCaps w:val="0"/>
          <w:noProof/>
          <w:kern w:val="0"/>
          <w:sz w:val="22"/>
          <w:szCs w:val="22"/>
        </w:rPr>
      </w:pPr>
      <w:hyperlink w:anchor="_Toc528630102" w:history="1">
        <w:r w:rsidR="003371DC" w:rsidRPr="00D60464">
          <w:rPr>
            <w:rStyle w:val="Hyperlink"/>
            <w:rFonts w:hint="eastAsia"/>
            <w:noProof/>
          </w:rPr>
          <w:t>圖</w:t>
        </w:r>
        <w:r w:rsidR="003371DC" w:rsidRPr="00D60464">
          <w:rPr>
            <w:rStyle w:val="Hyperlink"/>
            <w:noProof/>
          </w:rPr>
          <w:t xml:space="preserve"> 86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2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59666E14" w14:textId="14D63B11" w:rsidR="006B1D6F" w:rsidRPr="006B1D6F" w:rsidRDefault="00CE178A" w:rsidP="006B1D6F">
      <w:r>
        <w:fldChar w:fldCharType="end"/>
      </w:r>
    </w:p>
    <w:p w14:paraId="2DC47DAD" w14:textId="70D9DFA2" w:rsidR="008024CF" w:rsidRDefault="005C0066" w:rsidP="006A0D57">
      <w:pPr>
        <w:pStyle w:val="Title"/>
      </w:pPr>
      <w:bookmarkStart w:id="10" w:name="_Toc528703207"/>
      <w:r>
        <w:rPr>
          <w:rFonts w:hint="eastAsia"/>
        </w:rPr>
        <w:lastRenderedPageBreak/>
        <w:t>表目錄</w:t>
      </w:r>
      <w:bookmarkEnd w:id="10"/>
    </w:p>
    <w:p w14:paraId="09BB58A8" w14:textId="2B17DD6E"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 – </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8C6B83">
          <w:rPr>
            <w:noProof/>
            <w:webHidden/>
          </w:rPr>
          <w:t>19</w:t>
        </w:r>
        <w:r w:rsidR="003371DC">
          <w:rPr>
            <w:noProof/>
            <w:webHidden/>
          </w:rPr>
          <w:fldChar w:fldCharType="end"/>
        </w:r>
      </w:hyperlink>
    </w:p>
    <w:p w14:paraId="7344E398" w14:textId="2296DB57" w:rsidR="003371DC" w:rsidRDefault="00167BC9">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34DC31C2" w14:textId="3794D9E2" w:rsidR="003371DC" w:rsidRDefault="00167BC9">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7E6DBCE9" w14:textId="55563A0A" w:rsidR="003371DC" w:rsidRDefault="00167BC9">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52F523E4" w14:textId="7F58DAE7" w:rsidR="003371DC" w:rsidRDefault="00167BC9">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216EB560" w14:textId="47BDD010" w:rsidR="003371DC" w:rsidRDefault="00167BC9">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2F30EBA8" w14:textId="57D8FFE7" w:rsidR="003371DC" w:rsidRDefault="00167BC9">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02CD6653" w14:textId="7619F19E" w:rsidR="003371DC" w:rsidRDefault="00167BC9">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CDB2CE9" w14:textId="1AC0487D" w:rsidR="003371DC" w:rsidRDefault="00167BC9">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F56A750" w14:textId="50785855" w:rsidR="003371DC" w:rsidRDefault="00167BC9">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5A5D692D" w14:textId="6E8EE1A0" w:rsidR="003371DC" w:rsidRDefault="00167BC9">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4C98B744" w14:textId="1D578A32" w:rsidR="003371DC" w:rsidRDefault="00167BC9">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19BB9654" w14:textId="11A38926" w:rsidR="003371DC" w:rsidRDefault="00167BC9">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4C82DA33" w14:textId="7AAB82AB" w:rsidR="003371DC" w:rsidRDefault="00167BC9">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52F9AD85" w14:textId="1E3D19AA" w:rsidR="003371DC" w:rsidRDefault="00167BC9">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4F829CBC" w14:textId="262645E8" w:rsidR="003371DC" w:rsidRDefault="00167BC9">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60C3B4D5" w14:textId="39A18E89" w:rsidR="003371DC" w:rsidRDefault="00167BC9">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4EFD35BB" w14:textId="5ED535D2" w:rsidR="003371DC" w:rsidRDefault="00167BC9">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6303256B" w14:textId="7A62E22E" w:rsidR="003371DC" w:rsidRDefault="00167BC9">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0ABF5596" w14:textId="1818F2DD" w:rsidR="003371DC" w:rsidRDefault="00167BC9">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69431B8E" w14:textId="2D99080E" w:rsidR="003371DC" w:rsidRDefault="00167BC9">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4E84FC0A" w14:textId="64A589C8" w:rsidR="003371DC" w:rsidRDefault="00167BC9">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5EC5E339" w14:textId="495944E7" w:rsidR="003371DC" w:rsidRDefault="00167BC9">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68AAE882" w14:textId="4011F205" w:rsidR="003371DC" w:rsidRDefault="00167BC9">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FA6A527" w14:textId="1184AA8A" w:rsidR="003371DC" w:rsidRDefault="00167BC9">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1" w:name="_Toc528338391"/>
      <w:bookmarkStart w:id="12" w:name="_Toc528703208"/>
      <w:r w:rsidRPr="00915AB6">
        <w:rPr>
          <w:rFonts w:hint="eastAsia"/>
        </w:rPr>
        <w:lastRenderedPageBreak/>
        <w:t>緒論</w:t>
      </w:r>
      <w:bookmarkEnd w:id="11"/>
      <w:bookmarkEnd w:id="12"/>
    </w:p>
    <w:p w14:paraId="0206EACD" w14:textId="7491051E" w:rsidR="004F554B" w:rsidRDefault="004F554B" w:rsidP="004F554B">
      <w:r w:rsidRPr="00E73EEA">
        <w:t>早在二十世紀初期，科學家便發現肌肉張力伴隨著</w:t>
      </w:r>
      <w:r w:rsidRPr="00E73EEA">
        <w:t>EMG</w:t>
      </w:r>
      <w:r w:rsidRPr="00E73EEA">
        <w:t>訊號的活動強度增強而增加，並依此研究人體構造</w:t>
      </w:r>
      <w:r w:rsidRPr="00E73EEA">
        <w:fldChar w:fldCharType="begin"/>
      </w:r>
      <w:r w:rsidR="00631B40">
        <w:instrText xml:space="preserve"> ADDIN ZOTERO_ITEM CSL_CITATION {"citationID":"PYwsgYfx","properties":{"formattedCitation":"[1]","plainCitation":"[1]","noteIndex":0},"citationItems":[{"id":"uz2kpCKg/BPv9FmiJ","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631B40" w:rsidRPr="00631B40">
        <w:t>[1]</w:t>
      </w:r>
      <w:r w:rsidRPr="00E73EEA">
        <w:fldChar w:fldCharType="end"/>
      </w:r>
      <w:r w:rsidRPr="00E73EEA">
        <w:t>。現在的</w:t>
      </w:r>
      <w:r w:rsidRPr="00E73EEA">
        <w:t>EMG</w:t>
      </w:r>
      <w:r w:rsidRPr="00E73EEA">
        <w:t>訊號分析應用包括步態分析</w:t>
      </w:r>
      <w:r w:rsidRPr="00E73EEA">
        <w:fldChar w:fldCharType="begin"/>
      </w:r>
      <w:r w:rsidR="00631B40">
        <w:instrText xml:space="preserve"> ADDIN ZOTERO_ITEM CSL_CITATION {"citationID":"L8vW01NF","properties":{"formattedCitation":"[2]","plainCitation":"[2]","noteIndex":0},"citationItems":[{"id":"uz2kpCKg/RXhyoGdE","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631B40" w:rsidRPr="00631B40">
        <w:t>[2]</w:t>
      </w:r>
      <w:r w:rsidRPr="00E73EEA">
        <w:fldChar w:fldCharType="end"/>
      </w:r>
      <w:r w:rsidRPr="00E73EEA">
        <w:t>、疲勞分析</w:t>
      </w:r>
      <w:r w:rsidRPr="00E73EEA">
        <w:fldChar w:fldCharType="begin"/>
      </w:r>
      <w:r w:rsidR="00631B40">
        <w:instrText xml:space="preserve"> ADDIN ZOTERO_ITEM CSL_CITATION {"citationID":"0JRFgzFY","properties":{"formattedCitation":"[3]","plainCitation":"[3]","noteIndex":0},"citationItems":[{"id":"uz2kpCKg/pSt0hWQh","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631B40" w:rsidRPr="00631B40">
        <w:t>[3]</w:t>
      </w:r>
      <w:r w:rsidRPr="00E73EEA">
        <w:fldChar w:fldCharType="end"/>
      </w:r>
      <w:r w:rsidRPr="00E73EEA">
        <w:t>、運動神經細胞疾病診治</w:t>
      </w:r>
      <w:r w:rsidRPr="00E73EEA">
        <w:fldChar w:fldCharType="begin"/>
      </w:r>
      <w:r w:rsidR="00631B40">
        <w:instrText xml:space="preserve"> ADDIN ZOTERO_ITEM CSL_CITATION {"citationID":"in705IfG","properties":{"formattedCitation":"[4]","plainCitation":"[4]","noteIndex":0},"citationItems":[{"id":"uz2kpCKg/w5UgjwlI","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631B40" w:rsidRPr="00631B40">
        <w:t>[4]</w:t>
      </w:r>
      <w:r w:rsidRPr="00E73EEA">
        <w:fldChar w:fldCharType="end"/>
      </w:r>
      <w:r w:rsidRPr="00E73EEA">
        <w:t>和義肢控制</w:t>
      </w:r>
      <w:r w:rsidRPr="00E73EEA">
        <w:fldChar w:fldCharType="begin"/>
      </w:r>
      <w:r w:rsidR="00631B40">
        <w:instrText xml:space="preserve"> ADDIN ZOTERO_ITEM CSL_CITATION {"citationID":"pfcOIijA","properties":{"formattedCitation":"[5]\\uc0\\u8211{}[9]","plainCitation":"[5]–[9]","noteIndex":0},"citationItems":[{"id":"uz2kpCKg/dWziuUI0","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uz2kpCKg/1P4W32gS","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uz2kpCKg/DKHKyvH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631B40" w:rsidRPr="00631B40">
        <w:t>[5]–[9]</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631B40">
        <w:instrText xml:space="preserve"> ADDIN ZOTERO_ITEM CSL_CITATION {"citationID":"0xQdohs0","properties":{"formattedCitation":"[10]","plainCitation":"[10]","noteIndex":0},"citationItems":[{"id":"uz2kpCKg/RFSWMTke","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631B40" w:rsidRPr="00631B40">
        <w:t>[10]</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631B40">
        <w:instrText xml:space="preserve"> ADDIN ZOTERO_ITEM CSL_CITATION {"citationID":"pWlDodg0","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435707" w:rsidRPr="00E73EEA">
        <w:fldChar w:fldCharType="separate"/>
      </w:r>
      <w:r w:rsidR="00631B40" w:rsidRPr="00631B40">
        <w:t>[1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0B1F01CB"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631B40">
        <w:instrText xml:space="preserve"> ADDIN ZOTERO_ITEM CSL_CITATION {"citationID":"lohiJF6x","properties":{"formattedCitation":"[12]","plainCitation":"[12]","noteIndex":0},"citationItems":[{"id":"uz2kpCKg/OE2ffXzj","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631B40" w:rsidRPr="00631B40">
        <w:t>[12]</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59CA73DF"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631B40">
        <w:instrText xml:space="preserve"> ADDIN ZOTERO_ITEM CSL_CITATION {"citationID":"mgEslPST","properties":{"formattedCitation":"[13]","plainCitation":"[13]","noteIndex":0},"citationItems":[{"id":"uz2kpCKg/ClMKmmg7","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631B40" w:rsidRPr="00631B40">
        <w:t>[13]</w:t>
      </w:r>
      <w:r w:rsidR="00DE25D7" w:rsidRPr="00E73EEA">
        <w:fldChar w:fldCharType="end"/>
      </w:r>
      <w:r w:rsidR="00B45365">
        <w:rPr>
          <w:rFonts w:hint="eastAsia"/>
        </w:rPr>
        <w:t>。</w:t>
      </w:r>
    </w:p>
    <w:p w14:paraId="18669ECA" w14:textId="34B21148"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631B40">
        <w:instrText xml:space="preserve"> ADDIN ZOTERO_ITEM CSL_CITATION {"citationID":"9Mo53aGu","properties":{"formattedCitation":"[8], [9], [14]\\uc0\\u8211{}[20]","plainCitation":"[8], [9], [14]–[20]","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OBPMpVj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MRiFfY7R","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631B40" w:rsidRPr="00631B40">
        <w:t>[8], [9], [14]–[20]</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631B40">
        <w:instrText xml:space="preserve"> ADDIN ZOTERO_ITEM CSL_CITATION {"citationID":"z20nEcRW","properties":{"formattedCitation":"[8], [14], [16], [18], [19], [21]","plainCitation":"[8], [14], [16], [18], [19], [21]","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631B40" w:rsidRPr="00631B40">
        <w:t>[8], [14], [16], [18], [19], [21]</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631B40">
        <w:instrText xml:space="preserve"> ADDIN ZOTERO_ITEM CSL_CITATION {"citationID":"IvEAs5IG","properties":{"formattedCitation":"[9], [16], [20], [21]","plainCitation":"[9], [16], [20], [21]","noteIndex":0},"citationItems":[{"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631B40" w:rsidRPr="00631B40">
        <w:t>[9], [16], [20], [21]</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w:t>
      </w:r>
      <w:r w:rsidR="00785BD6">
        <w:rPr>
          <w:rFonts w:hint="eastAsia"/>
        </w:rPr>
        <w:lastRenderedPageBreak/>
        <w:t>動作的結合讓我們能夠完成生活上大部分的動作，也是手腕角度估測中最易與最難估測的兩種動作。</w:t>
      </w:r>
    </w:p>
    <w:p w14:paraId="411B4F9D" w14:textId="14733F8A"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631B40">
        <w:instrText xml:space="preserve"> ADDIN ZOTERO_ITEM CSL_CITATION {"citationID":"5eP5be2r","properties":{"formattedCitation":"[8], [9], [14], [18], [21]","plainCitation":"[8], [9], [14], [18], [21]","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631B40" w:rsidRPr="00631B40">
        <w:t>[8], [9], [14], [18], [21]</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77DF29BE"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631B40">
        <w:instrText xml:space="preserve"> ADDIN ZOTERO_ITEM CSL_CITATION {"citationID":"ZaKZJ8lq","properties":{"formattedCitation":"[22]","plainCitation":"[22]","noteIndex":0},"citationItems":[{"id":"uz2kpCKg/ikimNC07","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631B40" w:rsidRPr="00631B40">
        <w:t>[22]</w:t>
      </w:r>
      <w:r w:rsidR="003F6981">
        <w:fldChar w:fldCharType="end"/>
      </w:r>
      <w:r w:rsidR="003F6981">
        <w:rPr>
          <w:rFonts w:hint="eastAsia"/>
        </w:rPr>
        <w:t>，多用來濾除動作產生的雜訊</w:t>
      </w:r>
      <w:r w:rsidR="003F6981">
        <w:fldChar w:fldCharType="begin"/>
      </w:r>
      <w:r w:rsidR="00631B40">
        <w:instrText xml:space="preserve"> ADDIN ZOTERO_ITEM CSL_CITATION {"citationID":"cYp8oFFH","properties":{"formattedCitation":"[23]","plainCitation":"[23]","noteIndex":0},"citationItems":[{"id":"uz2kpCKg/fubcg0aQ","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631B40" w:rsidRPr="00631B40">
        <w:t>[23]</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1402BFB8"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00631B40">
        <w:instrText xml:space="preserve"> ADDIN ZOTERO_ITEM CSL_CITATION {"citationID":"Ie0hLDal","properties":{"formattedCitation":"[24]","plainCitation":"[24]","noteIndex":0},"citationItems":[{"id":"uz2kpCKg/gcY7PE42","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631B40" w:rsidRPr="00631B40">
        <w:t>[24]</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00631B40">
        <w:instrText xml:space="preserve"> ADDIN ZOTERO_ITEM CSL_CITATION {"citationID":"8RhVyi6C","properties":{"formattedCitation":"[25]","plainCitation":"[2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631B40" w:rsidRPr="00631B40">
        <w:t>[25]</w:t>
      </w:r>
      <w:r w:rsidRPr="00C44C52">
        <w:fldChar w:fldCharType="end"/>
      </w:r>
      <w:r w:rsidRPr="00C44C52">
        <w:t>兩種訊號分離演算法。</w:t>
      </w:r>
      <w:r w:rsidR="00E53E9B" w:rsidRPr="00C44C52">
        <w:t>nICA</w:t>
      </w:r>
      <w:r w:rsidR="00E53E9B" w:rsidRPr="00C44C52">
        <w:t>將輸入訊號視作一群資料點，只考慮其在各維度上的</w:t>
      </w:r>
      <w:r w:rsidR="00292C32">
        <w:t>分佈</w:t>
      </w:r>
      <w:r w:rsidR="00E53E9B" w:rsidRPr="00C44C52">
        <w:t>，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09035823" w:rsidR="00AB7070" w:rsidRPr="00C44C52" w:rsidRDefault="00AB7070" w:rsidP="004A6261">
      <w:r>
        <w:rPr>
          <w:rFonts w:hint="eastAsia"/>
        </w:rPr>
        <w:t>s</w:t>
      </w:r>
      <w:r w:rsidRPr="00E73EEA">
        <w:t>EMG</w:t>
      </w:r>
      <w:r w:rsidRPr="00E73EEA">
        <w:t>訊號和肌肉張力具有高度非線性關係</w:t>
      </w:r>
      <w:r w:rsidRPr="00E73EEA">
        <w:fldChar w:fldCharType="begin"/>
      </w:r>
      <w:r w:rsidR="00631B40">
        <w:instrText xml:space="preserve"> ADDIN ZOTERO_ITEM CSL_CITATION {"citationID":"ayFYCSkc","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631B40" w:rsidRPr="00631B40">
        <w:t>[1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631B40">
        <w:instrText xml:space="preserve"> ADDIN ZOTERO_ITEM CSL_CITATION {"citationID":"wNWHMm2E","properties":{"formattedCitation":"[8], [14], [16], [18], [20], [21], [21], [26]\\uc0\\u8211{}[30]","plainCitation":"[8], [14], [16], [18], [20], [21], [21], [26]–[30]","noteIndex":0},"citationItems":[{"id":"uz2kpCKg/to59kN1z","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y9KOlJMJ","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uz2kpCKg/9cGDgcul","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631B40">
        <w:rPr>
          <w:rFonts w:hint="eastAsia"/>
        </w:rPr>
        <w:instrText>{"id":146,"type":"thesis","title":"</w:instrText>
      </w:r>
      <w:r w:rsidR="00631B40">
        <w:rPr>
          <w:rFonts w:hint="eastAsia"/>
        </w:rPr>
        <w:instrText>基於肌電圖之機械臂定位控制</w:instrText>
      </w:r>
      <w:r w:rsidR="00631B40">
        <w:rPr>
          <w:rFonts w:hint="eastAsia"/>
        </w:rPr>
        <w:instrText>","genre":"Thesis","source":"ir.nctu.edu.tw","abstract":"</w:instrText>
      </w:r>
      <w:r w:rsidR="00631B40">
        <w:rPr>
          <w:rFonts w:hint="eastAsia"/>
        </w:rPr>
        <w:instrText>肌電圖（</w:instrText>
      </w:r>
      <w:r w:rsidR="00631B40">
        <w:rPr>
          <w:rFonts w:hint="eastAsia"/>
        </w:rPr>
        <w:instrText>Electromyography</w:instrText>
      </w:r>
      <w:r w:rsidR="00631B40">
        <w:rPr>
          <w:rFonts w:hint="eastAsia"/>
        </w:rPr>
        <w:instrText>，</w:instrText>
      </w:r>
      <w:r w:rsidR="00631B40">
        <w:rPr>
          <w:rFonts w:hint="eastAsia"/>
        </w:rPr>
        <w:instrText>EMG)</w:instrText>
      </w:r>
      <w:r w:rsidR="00631B40">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31B40">
        <w:rPr>
          <w:rFonts w:hint="eastAsia"/>
        </w:rPr>
        <w:instrText>MAV(mean absolute values)</w:instrText>
      </w:r>
      <w:r w:rsidR="00631B40">
        <w:rPr>
          <w:rFonts w:hint="eastAsia"/>
        </w:rPr>
        <w:instrText>的特徵值做為分析前臂運動的訊號。在本篇論文中，我們發展出了基於肌電圖定位肌械臂的系統，同時也利用</w:instrText>
      </w:r>
      <w:r w:rsidR="00631B40">
        <w:rPr>
          <w:rFonts w:hint="eastAsia"/>
        </w:rPr>
        <w:instrText>Labview</w:instrText>
      </w:r>
      <w:r w:rsidR="00631B40">
        <w:rPr>
          <w:rFonts w:hint="eastAsia"/>
        </w:rPr>
        <w:instrText>設計了一套人機介面來整合訊號擷取以及機械臂的控制。</w:instrText>
      </w:r>
      <w:r w:rsidR="00631B40">
        <w:rPr>
          <w:rFonts w:hint="eastAsia"/>
        </w:rPr>
        <w:instrText>","URL":"https://ir.nctu.edu.tw:443/handle/11536/80738","language":"zh_TW","author":[{"family":"</w:instrText>
      </w:r>
      <w:r w:rsidR="00631B40">
        <w:rPr>
          <w:rFonts w:hint="eastAsia"/>
        </w:rPr>
        <w:instrText>梁怡康</w:instrText>
      </w:r>
      <w:r w:rsidR="00631B40">
        <w:rPr>
          <w:rFonts w:hint="eastAsia"/>
        </w:rPr>
        <w:instrText>","given":""},{"family":"Liang","given":"Ti-Kang"},{"family":"</w:instrText>
      </w:r>
      <w:r w:rsidR="00631B40">
        <w:rPr>
          <w:rFonts w:hint="eastAsia"/>
        </w:rPr>
        <w:instrText>楊谷洋</w:instrText>
      </w:r>
      <w:r w:rsidR="00631B40">
        <w:rPr>
          <w:rFonts w:hint="eastAsia"/>
        </w:rPr>
        <w:instrText>","given":""},{"family":"Young","given":"Kuu-Young"}],"issued":{"date-parts":[["2006"]]},"accessed":{"date-parts":[["2018",10,25]]}}}],"schema":"https://github.com/citation-style-language/schema/raw/master/csl-citation</w:instrText>
      </w:r>
      <w:r w:rsidR="00631B40">
        <w:instrText xml:space="preserve">.json"} </w:instrText>
      </w:r>
      <w:r>
        <w:fldChar w:fldCharType="separate"/>
      </w:r>
      <w:r w:rsidR="00631B40" w:rsidRPr="00631B40">
        <w:t>[8], [14], [16], [18], [20], [21], [21], [26]–[30]</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631B40">
        <w:instrText xml:space="preserve"> ADDIN ZOTERO_ITEM CSL_CITATION {"citationID":"t0eLv0nq","properties":{"formattedCitation":"[23]","plainCitation":"[23]","noteIndex":0},"citationItems":[{"id":"uz2kpCKg/fubcg0aQ","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631B40" w:rsidRPr="00631B40">
        <w:t>[23]</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631B40">
        <w:instrText xml:space="preserve"> ADDIN ZOTERO_ITEM CSL_CITATION {"citationID":"rbcKRped","properties":{"formattedCitation":"[31]","plainCitation":"[31]","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631B40" w:rsidRPr="00631B40">
        <w:t>[31]</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3" w:name="_Toc528338392"/>
      <w:bookmarkStart w:id="14" w:name="_Toc528703209"/>
      <w:r w:rsidRPr="00E73EEA">
        <w:t>研究動機與目的</w:t>
      </w:r>
      <w:bookmarkEnd w:id="13"/>
      <w:bookmarkEnd w:id="14"/>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5" w:name="_Toc528338393"/>
      <w:bookmarkStart w:id="16" w:name="_Toc528703210"/>
      <w:r w:rsidRPr="00E73EEA">
        <w:t>論文架構</w:t>
      </w:r>
      <w:bookmarkEnd w:id="15"/>
      <w:bookmarkEnd w:id="16"/>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17" w:name="_Toc528338394"/>
      <w:bookmarkStart w:id="18" w:name="_Toc528703211"/>
      <w:r w:rsidRPr="00E73EEA">
        <w:lastRenderedPageBreak/>
        <w:t>研究背景</w:t>
      </w:r>
      <w:bookmarkEnd w:id="17"/>
      <w:bookmarkEnd w:id="18"/>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19" w:name="_Toc528338395"/>
      <w:bookmarkStart w:id="20" w:name="_Toc528703212"/>
      <w:r>
        <w:rPr>
          <w:rFonts w:hint="eastAsia"/>
        </w:rPr>
        <w:t>肌電訊號</w:t>
      </w:r>
      <w:bookmarkEnd w:id="19"/>
      <w:bookmarkEnd w:id="20"/>
    </w:p>
    <w:p w14:paraId="728567D0" w14:textId="6C947484"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631B40">
        <w:instrText xml:space="preserve"> ADDIN ZOTERO_ITEM CSL_CITATION {"citationID":"L26Sultx","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31B40" w:rsidRPr="00631B40">
        <w:t>[11]</w:t>
      </w:r>
      <w:r w:rsidR="006E216C">
        <w:fldChar w:fldCharType="end"/>
      </w:r>
      <w:r w:rsidRPr="00E73EEA">
        <w:t>。</w:t>
      </w:r>
    </w:p>
    <w:p w14:paraId="55C5CBA7" w14:textId="34AD9968"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631B40">
        <w:instrText xml:space="preserve"> ADDIN ZOTERO_ITEM CSL_CITATION {"citationID":"7gbpSe8H","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631B40" w:rsidRPr="00631B40">
        <w:t>[1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631B40">
        <w:instrText xml:space="preserve"> ADDIN ZOTERO_ITEM CSL_CITATION {"citationID":"uydgIvO1","properties":{"formattedCitation":"[32]","plainCitation":"[32]","noteIndex":0},"citationItems":[{"id":"uz2kpCKg/M4tdPWZx","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631B40" w:rsidRPr="00631B40">
        <w:t>[32]</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0263ABB3" w:rsidR="006F6535" w:rsidRPr="00E73EEA" w:rsidRDefault="00971466" w:rsidP="002C4975">
      <w:pPr>
        <w:jc w:val="center"/>
        <w:rPr>
          <w:sz w:val="28"/>
          <w:szCs w:val="28"/>
        </w:rPr>
      </w:pPr>
      <w:bookmarkStart w:id="21" w:name="_Toc527937690"/>
      <w:bookmarkStart w:id="22" w:name="_Toc528095165"/>
      <w:bookmarkStart w:id="23" w:name="_Toc528170278"/>
      <w:bookmarkStart w:id="24" w:name="_Toc5286300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1</w:t>
      </w:r>
      <w:r w:rsidRPr="00E73EEA">
        <w:fldChar w:fldCharType="end"/>
      </w:r>
      <w:r w:rsidRPr="00E73EEA">
        <w:t xml:space="preserve"> - </w:t>
      </w:r>
      <w:r w:rsidRPr="00E73EEA">
        <w:t>人體動作控制機制示意圖</w:t>
      </w:r>
      <w:bookmarkEnd w:id="21"/>
      <w:bookmarkEnd w:id="22"/>
      <w:bookmarkEnd w:id="23"/>
      <w:bookmarkEnd w:id="24"/>
    </w:p>
    <w:p w14:paraId="5D150D31" w14:textId="42F84545" w:rsidR="00854368" w:rsidRPr="00E73EEA" w:rsidRDefault="007124D0" w:rsidP="006A0D57">
      <w:pPr>
        <w:pStyle w:val="Heading3"/>
      </w:pPr>
      <w:r w:rsidRPr="00436064">
        <w:rPr>
          <w:rFonts w:hint="eastAsia"/>
        </w:rPr>
        <w:lastRenderedPageBreak/>
        <w:t xml:space="preserve"> </w:t>
      </w:r>
      <w:bookmarkStart w:id="25" w:name="_Toc528338396"/>
      <w:bookmarkStart w:id="26" w:name="_Toc528703213"/>
      <w:r w:rsidRPr="00436064">
        <w:t>肌</w:t>
      </w:r>
      <w:r w:rsidRPr="00E73EEA">
        <w:t>電訊號量測</w:t>
      </w:r>
      <w:bookmarkEnd w:id="25"/>
      <w:bookmarkEnd w:id="26"/>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20F9689C"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631B40">
        <w:instrText xml:space="preserve"> ADDIN ZOTERO_ITEM CSL_CITATION {"citationID":"hGrVVtaQ","properties":{"formattedCitation":"[1]","plainCitation":"[1]","noteIndex":0},"citationItems":[{"id":"uz2kpCKg/BPv9FmiJ","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631B40" w:rsidRPr="00631B40">
        <w:t>[1]</w:t>
      </w:r>
      <w:r w:rsidRPr="00E73EEA">
        <w:fldChar w:fldCharType="end"/>
      </w:r>
      <w:r w:rsidRPr="00E73EEA">
        <w:t>。現在的</w:t>
      </w:r>
      <w:r w:rsidRPr="00E73EEA">
        <w:t>EMG</w:t>
      </w:r>
      <w:r w:rsidRPr="00E73EEA">
        <w:t>訊號分析應用包括步態分析</w:t>
      </w:r>
      <w:r w:rsidRPr="00E73EEA">
        <w:fldChar w:fldCharType="begin"/>
      </w:r>
      <w:r w:rsidR="00631B40">
        <w:instrText xml:space="preserve"> ADDIN ZOTERO_ITEM CSL_CITATION {"citationID":"xePTPG9S","properties":{"formattedCitation":"[2]","plainCitation":"[2]","noteIndex":0},"citationItems":[{"id":"uz2kpCKg/RXhyoGdE","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631B40" w:rsidRPr="00631B40">
        <w:t>[2]</w:t>
      </w:r>
      <w:r w:rsidRPr="00E73EEA">
        <w:fldChar w:fldCharType="end"/>
      </w:r>
      <w:r w:rsidRPr="00E73EEA">
        <w:t>、疲勞分析</w:t>
      </w:r>
      <w:r w:rsidRPr="00E73EEA">
        <w:fldChar w:fldCharType="begin"/>
      </w:r>
      <w:r w:rsidR="00631B40">
        <w:instrText xml:space="preserve"> ADDIN ZOTERO_ITEM CSL_CITATION {"citationID":"bMCFgijo","properties":{"formattedCitation":"[3]","plainCitation":"[3]","noteIndex":0},"citationItems":[{"id":"uz2kpCKg/pSt0hWQh","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631B40" w:rsidRPr="00631B40">
        <w:t>[3]</w:t>
      </w:r>
      <w:r w:rsidRPr="00E73EEA">
        <w:fldChar w:fldCharType="end"/>
      </w:r>
      <w:r w:rsidRPr="00E73EEA">
        <w:t>、運動神經細胞疾病診治</w:t>
      </w:r>
      <w:r w:rsidRPr="00E73EEA">
        <w:fldChar w:fldCharType="begin"/>
      </w:r>
      <w:r w:rsidR="00631B40">
        <w:instrText xml:space="preserve"> ADDIN ZOTERO_ITEM CSL_CITATION {"citationID":"u0KqPS2d","properties":{"formattedCitation":"[4]","plainCitation":"[4]","noteIndex":0},"citationItems":[{"id":"uz2kpCKg/w5UgjwlI","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631B40" w:rsidRPr="00631B40">
        <w:t>[4]</w:t>
      </w:r>
      <w:r w:rsidRPr="00E73EEA">
        <w:fldChar w:fldCharType="end"/>
      </w:r>
      <w:r w:rsidRPr="00E73EEA">
        <w:t>和義肢控制</w:t>
      </w:r>
      <w:r w:rsidRPr="00E73EEA">
        <w:fldChar w:fldCharType="begin"/>
      </w:r>
      <w:r w:rsidR="00631B40">
        <w:instrText xml:space="preserve"> ADDIN ZOTERO_ITEM CSL_CITATION {"citationID":"VH0GUkh5","properties":{"formattedCitation":"[5]\\uc0\\u8211{}[9]","plainCitation":"[5]–[9]","noteIndex":0},"citationItems":[{"id":"uz2kpCKg/dWziuUI0","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uz2kpCKg/1P4W32gS","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uz2kpCKg/DKHKyvH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631B40" w:rsidRPr="00631B40">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631B40">
        <w:instrText xml:space="preserve"> ADDIN ZOTERO_ITEM CSL_CITATION {"citationID":"FapKjT7L","properties":{"formattedCitation":"[10]","plainCitation":"[10]","noteIndex":0},"citationItems":[{"id":"uz2kpCKg/RFSWMTke","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631B40" w:rsidRPr="00631B40">
        <w:t>[10]</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631B40">
        <w:instrText xml:space="preserve"> ADDIN ZOTERO_ITEM CSL_CITATION {"citationID":"donwpWcN","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631B40" w:rsidRPr="00631B40">
        <w:t>[11]</w:t>
      </w:r>
      <w:r w:rsidRPr="00E73EEA">
        <w:fldChar w:fldCharType="end"/>
      </w:r>
      <w:r w:rsidRPr="00E73EEA">
        <w:t>。</w:t>
      </w:r>
    </w:p>
    <w:p w14:paraId="3BB8CBB5" w14:textId="3A9F2440"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631B40">
        <w:instrText xml:space="preserve"> ADDIN ZOTERO_ITEM CSL_CITATION {"citationID":"kIvO8ibZ","properties":{"formattedCitation":"[12]","plainCitation":"[12]","noteIndex":0},"citationItems":[{"id":"uz2kpCKg/OE2ffXzj","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631B40" w:rsidRPr="00631B40">
        <w:t>[12]</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31C13EED" w:rsidR="0021688C" w:rsidRDefault="00971466" w:rsidP="006A0D57">
      <w:pPr>
        <w:jc w:val="center"/>
      </w:pPr>
      <w:bookmarkStart w:id="27" w:name="_Toc527937691"/>
      <w:bookmarkStart w:id="28" w:name="_Toc528095166"/>
      <w:bookmarkStart w:id="29" w:name="_Toc528170279"/>
      <w:bookmarkStart w:id="30" w:name="_Toc5286300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2</w:t>
      </w:r>
      <w:r w:rsidRPr="00E73EEA">
        <w:fldChar w:fldCharType="end"/>
      </w:r>
      <w:r w:rsidRPr="00E73EEA">
        <w:t xml:space="preserve"> - </w:t>
      </w:r>
      <w:r w:rsidRPr="00E73EEA">
        <w:t>侵入式</w:t>
      </w:r>
      <w:r w:rsidRPr="00E73EEA">
        <w:t>EMG</w:t>
      </w:r>
      <w:bookmarkEnd w:id="27"/>
      <w:bookmarkEnd w:id="28"/>
      <w:bookmarkEnd w:id="29"/>
      <w:bookmarkEnd w:id="30"/>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1" w:name="_Toc528338397"/>
      <w:bookmarkStart w:id="32" w:name="_Toc528703214"/>
      <w:r w:rsidRPr="00E73EEA">
        <w:t>表面式肌電訊號量測</w:t>
      </w:r>
      <w:bookmarkEnd w:id="31"/>
      <w:bookmarkEnd w:id="32"/>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18B19D39"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631B40">
        <w:instrText xml:space="preserve"> ADDIN ZOTERO_ITEM CSL_CITATION {"citationID":"orjRQNZc","properties":{"formattedCitation":"[13]","plainCitation":"[13]","noteIndex":0},"citationItems":[{"id":"uz2kpCKg/ClMKmmg7","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631B40" w:rsidRPr="00631B40">
        <w:t>[13]</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37ECAE9" w:rsidR="006B1D6F" w:rsidRDefault="006B1D6F" w:rsidP="006B1D6F">
            <w:pPr>
              <w:ind w:firstLine="0"/>
              <w:jc w:val="center"/>
            </w:pPr>
            <w:bookmarkStart w:id="33" w:name="_Toc528170280"/>
            <w:bookmarkStart w:id="34" w:name="_Toc5286300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3</w:t>
            </w:r>
            <w:r>
              <w:rPr>
                <w:noProof/>
              </w:rPr>
              <w:fldChar w:fldCharType="end"/>
            </w:r>
            <w:r w:rsidRPr="00E73EEA">
              <w:t xml:space="preserve"> - </w:t>
            </w:r>
            <w:r w:rsidRPr="00E73EEA">
              <w:t>雙極式</w:t>
            </w:r>
            <w:r w:rsidRPr="00E73EEA">
              <w:t>sEMG</w:t>
            </w:r>
            <w:r w:rsidRPr="00E73EEA">
              <w:t>電極</w:t>
            </w:r>
            <w:bookmarkEnd w:id="33"/>
            <w:bookmarkEnd w:id="34"/>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5" w:name="_Toc528095167"/>
          </w:p>
          <w:p w14:paraId="7B1A99DE" w14:textId="1A60CD43" w:rsidR="006B1D6F" w:rsidRPr="00E73EEA" w:rsidRDefault="006B1D6F" w:rsidP="006B1D6F">
            <w:pPr>
              <w:ind w:firstLine="0"/>
              <w:jc w:val="center"/>
            </w:pPr>
            <w:bookmarkStart w:id="36" w:name="_Toc528630020"/>
            <w:bookmarkStart w:id="37"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631B40">
              <w:instrText xml:space="preserve"> ADDIN ZOTERO_ITEM CSL_CITATION {"citationID":"CXP4MDlf","properties":{"formattedCitation":"[14]","plainCitation":"[14]","noteIndex":0},"citationItems":[{"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bookmarkEnd w:id="35"/>
            <w:bookmarkEnd w:id="36"/>
            <w:bookmarkEnd w:id="37"/>
            <w:r w:rsidR="00631B40" w:rsidRPr="00631B40">
              <w:t>[14]</w:t>
            </w:r>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75204C0A" w:rsidR="00CA3775" w:rsidRDefault="00CA3775" w:rsidP="006A0D57">
      <w:pPr>
        <w:jc w:val="center"/>
      </w:pPr>
      <w:bookmarkStart w:id="38" w:name="_Toc528095168"/>
      <w:bookmarkStart w:id="39" w:name="_Toc528170282"/>
      <w:bookmarkStart w:id="40" w:name="_Toc5286300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5</w:t>
      </w:r>
      <w:r w:rsidRPr="00E73EEA">
        <w:fldChar w:fldCharType="end"/>
      </w:r>
      <w:r w:rsidRPr="00E73EEA">
        <w:t xml:space="preserve"> - sEMG</w:t>
      </w:r>
      <w:r w:rsidRPr="00E73EEA">
        <w:t>交擾</w:t>
      </w:r>
      <w:bookmarkEnd w:id="38"/>
      <w:bookmarkEnd w:id="39"/>
      <w:bookmarkEnd w:id="40"/>
    </w:p>
    <w:p w14:paraId="5E711858" w14:textId="77777777" w:rsidR="001B0641" w:rsidRPr="00E73EEA" w:rsidRDefault="001B0641" w:rsidP="006A0D57">
      <w:pPr>
        <w:jc w:val="center"/>
        <w:rPr>
          <w:sz w:val="28"/>
          <w:szCs w:val="28"/>
        </w:rPr>
      </w:pPr>
    </w:p>
    <w:p w14:paraId="0B3A2E53" w14:textId="2B6EE6A7"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631B40">
        <w:instrText xml:space="preserve"> ADDIN ZOTERO_ITEM CSL_CITATION {"citationID":"Dg7AyN3S","properties":{"formattedCitation":"[33]","plainCitation":"[33]","noteIndex":0},"citationItems":[{"id":"uz2kpCKg/fg3nkWHP","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631B40" w:rsidRPr="00631B40">
        <w:t>[33]</w:t>
      </w:r>
      <w:r w:rsidR="00CA3775" w:rsidRPr="00E73EEA">
        <w:fldChar w:fldCharType="end"/>
      </w:r>
      <w:r w:rsidR="00CA3775" w:rsidRPr="00E73EEA">
        <w:t>。其缺點是價格昂貴、周邊設備多且配戴時行動不便。在不需要大量資料的一般應用中並不會使用。</w:t>
      </w:r>
    </w:p>
    <w:p w14:paraId="520FD056" w14:textId="3100FAD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631B40">
        <w:instrText xml:space="preserve"> ADDIN ZOTERO_ITEM CSL_CITATION {"citationID":"tRm802IB","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631B40" w:rsidRPr="00631B40">
        <w:t>[11]</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631B40">
        <w:instrText xml:space="preserve"> ADDIN ZOTERO_ITEM CSL_CITATION {"citationID":"Xn9jjMz1","properties":{"formattedCitation":"[34]","plainCitation":"[34]","noteIndex":0},"citationItems":[{"id":"uz2kpCKg/mwY0oj1D","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631B40" w:rsidRPr="00631B40">
        <w:t>[34]</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2EA7EEDE" w:rsidR="00CA3775" w:rsidRPr="00E73EEA" w:rsidRDefault="00CA3775" w:rsidP="00021A3D">
      <w:pPr>
        <w:jc w:val="center"/>
        <w:rPr>
          <w:sz w:val="28"/>
          <w:szCs w:val="28"/>
        </w:rPr>
      </w:pPr>
      <w:bookmarkStart w:id="41" w:name="_Toc528630022"/>
      <w:bookmarkStart w:id="42" w:name="_Toc528170283"/>
      <w:bookmarkStart w:id="43" w:name="_Toc52809516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631B40">
        <w:instrText xml:space="preserve"> ADDIN ZOTERO_ITEM CSL_CITATION {"citationID":"hOL8T64N","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bookmarkEnd w:id="41"/>
      <w:bookmarkEnd w:id="42"/>
      <w:bookmarkEnd w:id="43"/>
      <w:r w:rsidR="00631B40" w:rsidRPr="00631B40">
        <w:t>[11]</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4" w:name="_Toc528338398"/>
      <w:bookmarkStart w:id="45" w:name="_Toc528703215"/>
      <w:r w:rsidR="003D05AC">
        <w:rPr>
          <w:rFonts w:hint="eastAsia"/>
        </w:rPr>
        <w:t>s</w:t>
      </w:r>
      <w:r w:rsidRPr="00E73EEA">
        <w:t>EMG</w:t>
      </w:r>
      <w:r w:rsidRPr="00E73EEA">
        <w:t>應用於肢體角度</w:t>
      </w:r>
      <w:r w:rsidR="00870689">
        <w:t>估測</w:t>
      </w:r>
      <w:bookmarkEnd w:id="44"/>
      <w:bookmarkEnd w:id="45"/>
    </w:p>
    <w:p w14:paraId="0816480F" w14:textId="0DA77261"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631B40">
        <w:instrText xml:space="preserve"> ADDIN ZOTERO_ITEM CSL_CITATION {"citationID":"aCPJ0PCG","properties":{"formattedCitation":"[35]","plainCitation":"[35]","noteIndex":0},"citationItems":[{"id":"uz2kpCKg/RnS5xWXv","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631B40" w:rsidRPr="00631B40">
        <w:t>[35]</w:t>
      </w:r>
      <w:r w:rsidRPr="006A0D57">
        <w:fldChar w:fldCharType="end"/>
      </w:r>
      <w:r w:rsidRPr="006A0D57">
        <w:rPr>
          <w:rFonts w:hint="eastAsia"/>
        </w:rPr>
        <w:t>，轉為多維的</w:t>
      </w:r>
      <w:r w:rsidR="0082460A">
        <w:rPr>
          <w:rFonts w:hint="eastAsia"/>
        </w:rPr>
        <w:t>比例肌電控制</w:t>
      </w:r>
      <w:r w:rsidRPr="006A0D57">
        <w:fldChar w:fldCharType="begin"/>
      </w:r>
      <w:r w:rsidR="00631B40">
        <w:instrText xml:space="preserve"> ADDIN ZOTERO_ITEM CSL_CITATION {"citationID":"vWRTZiFL","properties":{"formattedCitation":"[5], [6]","plainCitation":"[5], [6]","noteIndex":0},"citationItems":[{"id":"uz2kpCKg/dWziuUI0","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uz2kpCKg/1P4W32gS","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631B40" w:rsidRPr="00631B40">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6" w:name="_Toc528338399"/>
      <w:bookmarkStart w:id="47" w:name="_Toc528703216"/>
      <w:r>
        <w:rPr>
          <w:rFonts w:hint="eastAsia"/>
        </w:rPr>
        <w:t>大肢體角度</w:t>
      </w:r>
      <w:r w:rsidR="00870689">
        <w:rPr>
          <w:rFonts w:hint="eastAsia"/>
        </w:rPr>
        <w:t>估測</w:t>
      </w:r>
      <w:bookmarkEnd w:id="46"/>
      <w:bookmarkEnd w:id="47"/>
    </w:p>
    <w:p w14:paraId="52F4688E" w14:textId="585498CD"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631B40">
        <w:instrText xml:space="preserve"> ADDIN ZOTERO_ITEM CSL_CITATION {"citationID":"ljvgdcF0","properties":{"formattedCitation":"[36]","plainCitation":"[36]","noteIndex":0},"citationItems":[{"id":"uz2kpCKg/6aPRnqsS","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631B40" w:rsidRPr="00631B40">
        <w:t>[36]</w:t>
      </w:r>
      <w:r>
        <w:fldChar w:fldCharType="end"/>
      </w:r>
      <w:r>
        <w:rPr>
          <w:rFonts w:hint="eastAsia"/>
        </w:rPr>
        <w:t>、肩膀旋轉角度</w:t>
      </w:r>
      <w:r>
        <w:fldChar w:fldCharType="begin"/>
      </w:r>
      <w:r w:rsidR="00631B40">
        <w:instrText xml:space="preserve"> ADDIN ZOTERO_ITEM CSL_CITATION {"citationID":"Nz9agumZ","properties":{"formattedCitation":"[7], [15], [37]","plainCitation":"[7], [15], [37]","noteIndex":0},"citationItems":[{"id":"uz2kpCKg/DKHKyvH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uz2kpCKg/SMDuU2l6","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uz2kpCKg/OBPMpVj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631B40" w:rsidRPr="00631B40">
        <w:t>[7], [15], [37]</w:t>
      </w:r>
      <w:r>
        <w:fldChar w:fldCharType="end"/>
      </w:r>
      <w:r>
        <w:rPr>
          <w:rFonts w:hint="eastAsia"/>
        </w:rPr>
        <w:t>以及腿部伸展角度</w:t>
      </w:r>
      <w:r>
        <w:fldChar w:fldCharType="begin"/>
      </w:r>
      <w:r w:rsidR="00631B40">
        <w:instrText xml:space="preserve"> ADDIN ZOTERO_ITEM CSL_CITATION {"citationID":"JYP8BmOZ","properties":{"formattedCitation":"[38]","plainCitation":"[38]","noteIndex":0},"citationItems":[{"id":"uz2kpCKg/LjP90qiY","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631B40" w:rsidRPr="00631B40">
        <w:t>[38]</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7C72FB16" w:rsidR="001D09A6" w:rsidRDefault="001D09A6" w:rsidP="00CB72D6">
      <w:r w:rsidRPr="001D09A6">
        <w:t>Aung</w:t>
      </w:r>
      <w:r>
        <w:rPr>
          <w:rFonts w:hint="eastAsia"/>
        </w:rPr>
        <w:t>與</w:t>
      </w:r>
      <w:r w:rsidRPr="001D09A6">
        <w:t>Al-Jumai</w:t>
      </w:r>
      <w:r>
        <w:rPr>
          <w:rFonts w:hint="eastAsia"/>
        </w:rPr>
        <w:t>ly</w:t>
      </w:r>
      <w:r w:rsidR="001615D1">
        <w:fldChar w:fldCharType="begin"/>
      </w:r>
      <w:r w:rsidR="00631B40">
        <w:instrText xml:space="preserve"> ADDIN ZOTERO_ITEM CSL_CITATION {"citationID":"YDN1C5QA","properties":{"formattedCitation":"[7]","plainCitation":"[7]","noteIndex":0},"citationItems":[{"id":"uz2kpCKg/DKHKyvH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631B40" w:rsidRPr="00631B40">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631B40">
        <w:instrText xml:space="preserve"> ADDIN ZOTERO_ITEM CSL_CITATION {"citationID":"DgADqfNg","properties":{"formattedCitation":"[36]","plainCitation":"[36]","noteIndex":0},"citationItems":[{"id":"uz2kpCKg/6aPRnqsS","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631B40" w:rsidRPr="00631B40">
        <w:t>[36]</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5AE64A1"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631B40">
        <w:instrText xml:space="preserve"> ADDIN ZOTERO_ITEM CSL_CITATION {"citationID":"elwFivky","properties":{"formattedCitation":"[39]","plainCitation":"[39]","noteIndex":0},"citationItems":[{"id":"uz2kpCKg/clbYv355","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631B40" w:rsidRPr="00631B40">
        <w:t>[39]</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8" w:name="_Toc528338400"/>
      <w:bookmarkStart w:id="49" w:name="_Toc528703217"/>
      <w:r w:rsidR="00C76F05">
        <w:rPr>
          <w:rFonts w:hint="eastAsia"/>
        </w:rPr>
        <w:t>手腕角度</w:t>
      </w:r>
      <w:r w:rsidR="00870689">
        <w:rPr>
          <w:rFonts w:hint="eastAsia"/>
        </w:rPr>
        <w:t>估測</w:t>
      </w:r>
      <w:bookmarkEnd w:id="48"/>
      <w:bookmarkEnd w:id="49"/>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6AADB4FD" w:rsidR="00A73073" w:rsidRDefault="00974198" w:rsidP="0071267E">
      <w:pPr>
        <w:pStyle w:val="Caption"/>
      </w:pPr>
      <w:bookmarkStart w:id="50" w:name="_Toc528630023"/>
      <w:bookmarkStart w:id="51" w:name="_Toc528170284"/>
      <w:bookmarkStart w:id="52" w:name="_Toc528095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w:t>
      </w:r>
      <w:r>
        <w:fldChar w:fldCharType="end"/>
      </w:r>
      <w:r>
        <w:rPr>
          <w:rFonts w:hint="eastAsia"/>
        </w:rPr>
        <w:t xml:space="preserve"> - </w:t>
      </w:r>
      <w:r>
        <w:rPr>
          <w:rFonts w:hint="eastAsia"/>
        </w:rPr>
        <w:t>人類前臂肌肉</w:t>
      </w:r>
      <w:r w:rsidR="00AC4D20">
        <w:fldChar w:fldCharType="begin"/>
      </w:r>
      <w:r w:rsidR="00631B40">
        <w:instrText xml:space="preserve"> ADDIN ZOTERO_ITEM CSL_CITATION {"citationID":"5kB9v5Qm","properties":{"formattedCitation":"[40]","plainCitation":"[40]","noteIndex":0},"citationItems":[{"id":"uz2kpCKg/AEo1CFPm","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bookmarkEnd w:id="50"/>
      <w:bookmarkEnd w:id="51"/>
      <w:bookmarkEnd w:id="52"/>
      <w:r w:rsidR="00631B40" w:rsidRPr="00631B40">
        <w:t>[40]</w:t>
      </w:r>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0EA3CC2E" w:rsidR="0022668C" w:rsidRDefault="00DD1330" w:rsidP="0071267E">
      <w:pPr>
        <w:pStyle w:val="Caption"/>
      </w:pPr>
      <w:bookmarkStart w:id="53" w:name="_Toc528095171"/>
      <w:bookmarkStart w:id="54" w:name="_Toc528170285"/>
      <w:bookmarkStart w:id="55" w:name="_Toc528630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8</w:t>
      </w:r>
      <w:r>
        <w:fldChar w:fldCharType="end"/>
      </w:r>
      <w:r>
        <w:rPr>
          <w:rFonts w:hint="eastAsia"/>
        </w:rPr>
        <w:t xml:space="preserve"> </w:t>
      </w:r>
      <w:r>
        <w:t>–</w:t>
      </w:r>
      <w:r>
        <w:rPr>
          <w:rFonts w:hint="eastAsia"/>
        </w:rPr>
        <w:t xml:space="preserve"> </w:t>
      </w:r>
      <w:r>
        <w:rPr>
          <w:rFonts w:hint="eastAsia"/>
        </w:rPr>
        <w:t>手腕動作</w:t>
      </w:r>
      <w:bookmarkEnd w:id="53"/>
      <w:bookmarkEnd w:id="54"/>
      <w:bookmarkEnd w:id="55"/>
    </w:p>
    <w:p w14:paraId="35CAA7CB" w14:textId="7439CEA8"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631B40">
        <w:instrText xml:space="preserve"> ADDIN ZOTERO_ITEM CSL_CITATION {"citationID":"d7iUzAuM","properties":{"formattedCitation":"[8], [9], [14]\\uc0\\u8211{}[20]","plainCitation":"[8], [9], [14]–[20]","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OBPMpVj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MRiFfY7R","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631B40" w:rsidRPr="00631B40">
        <w:t>[8], [9], [14]–[20]</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631B40">
        <w:instrText xml:space="preserve"> ADDIN ZOTERO_ITEM CSL_CITATION {"citationID":"SmVhz8Ov","properties":{"formattedCitation":"[8], [14], [16], [18], [19], [21]","plainCitation":"[8], [14], [16], [18], [19], [21]","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631B40" w:rsidRPr="00631B40">
        <w:t>[8], [14], [16], [18], [19], [21]</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631B40">
        <w:instrText xml:space="preserve"> ADDIN ZOTERO_ITEM CSL_CITATION {"citationID":"x8PMzDus","properties":{"formattedCitation":"[9], [16], [20], [21]","plainCitation":"[9], [16], [20], [21]","noteIndex":0},"citationItems":[{"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631B40" w:rsidRPr="00631B40">
        <w:t>[9], [16], [20], [21]</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14BE463E" w:rsidR="00FD35CF" w:rsidRDefault="00CA3A22" w:rsidP="00216D6B">
      <w:pPr>
        <w:ind w:firstLine="0"/>
        <w:jc w:val="center"/>
      </w:pPr>
      <w:bookmarkStart w:id="56"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w:t>
      </w:r>
      <w:r>
        <w:fldChar w:fldCharType="end"/>
      </w:r>
      <w:r w:rsidR="008A60B1">
        <w:rPr>
          <w:rFonts w:hint="eastAsia"/>
        </w:rPr>
        <w:t xml:space="preserve"> </w:t>
      </w:r>
      <w:r w:rsidR="008A60B1">
        <w:t>–</w:t>
      </w:r>
      <w:r w:rsidR="008A60B1">
        <w:rPr>
          <w:rFonts w:hint="eastAsia"/>
        </w:rPr>
        <w:t xml:space="preserve"> </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6"/>
    </w:p>
    <w:p w14:paraId="5448435F" w14:textId="4DD20325" w:rsidR="00FD35CF" w:rsidRDefault="00FD35CF" w:rsidP="00E7465C">
      <w:pPr>
        <w:ind w:firstLine="0"/>
      </w:pPr>
    </w:p>
    <w:p w14:paraId="5479577C" w14:textId="22C466A6"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631B40">
        <w:instrText xml:space="preserve"> ADDIN ZOTERO_ITEM CSL_CITATION {"citationID":"oVXmKeJv","properties":{"formattedCitation":"[41]","plainCitation":"[41]","noteIndex":0},"citationItems":[{"id":"uz2kpCKg/rWR5Y8X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31B40" w:rsidRPr="00631B40">
        <w:t>[41]</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631B40">
        <w:instrText xml:space="preserve"> ADDIN ZOTERO_ITEM CSL_CITATION {"citationID":"vQMoJzaD","properties":{"formattedCitation":"[16]","plainCitation":"[16]","noteIndex":0},"citationItems":[{"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31B40" w:rsidRPr="00631B40">
        <w:t>[16]</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631B40">
        <w:instrText xml:space="preserve"> ADDIN ZOTERO_ITEM CSL_CITATION {"citationID":"reKCpdLx","properties":{"formattedCitation":"[41]","plainCitation":"[41]","noteIndex":0},"citationItems":[{"id":"uz2kpCKg/rWR5Y8X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31B40" w:rsidRPr="00631B40">
        <w:t>[4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47A502B" w:rsidR="002B5477" w:rsidRDefault="004104BE" w:rsidP="004F73BC">
      <w:r>
        <w:rPr>
          <w:rFonts w:hint="eastAsia"/>
        </w:rPr>
        <w:t>儘管如此，</w:t>
      </w:r>
      <w:r w:rsidR="00841B5A">
        <w:rPr>
          <w:rFonts w:hint="eastAsia"/>
        </w:rPr>
        <w:t>如圖</w:t>
      </w:r>
      <w:r w:rsidR="00841B5A">
        <w:rPr>
          <w:rFonts w:hint="eastAsia"/>
        </w:rPr>
        <w:t>9</w:t>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631B40">
        <w:instrText xml:space="preserve"> ADDIN ZOTERO_ITEM CSL_CITATION {"citationID":"h5rFT96I","properties":{"formattedCitation":"[9], [21]","plainCitation":"[9], [21]","noteIndex":0},"citationItems":[{"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631B40" w:rsidRPr="00631B40">
        <w:t>[9], [21]</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63A0EBF2" w:rsidR="0075122E" w:rsidRDefault="009D288C" w:rsidP="0071267E">
      <w:pPr>
        <w:pStyle w:val="Caption"/>
      </w:pPr>
      <w:bookmarkStart w:id="57" w:name="_Toc528630025"/>
      <w:bookmarkStart w:id="58" w:name="_Toc528170286"/>
      <w:bookmarkStart w:id="59" w:name="_Toc528095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631B40">
        <w:instrText xml:space="preserve"> ADDIN ZOTERO_ITEM CSL_CITATION {"citationID":"zTaA3TBs","properties":{"formattedCitation":"[40]","plainCitation":"[40]","noteIndex":0},"citationItems":[{"id":"uz2kpCKg/AEo1CFPm","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bookmarkEnd w:id="57"/>
      <w:bookmarkEnd w:id="58"/>
      <w:bookmarkEnd w:id="59"/>
      <w:r w:rsidR="00631B40" w:rsidRPr="00631B40">
        <w:t>[40]</w:t>
      </w:r>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4AC62DE" w:rsidR="00A151D6" w:rsidRDefault="00D25A3B" w:rsidP="006447CD">
      <w:r w:rsidRPr="00D25A3B">
        <w:t>Nielsen</w:t>
      </w:r>
      <w:r>
        <w:rPr>
          <w:rFonts w:hint="eastAsia"/>
        </w:rPr>
        <w:t>等</w:t>
      </w:r>
      <w:r>
        <w:fldChar w:fldCharType="begin"/>
      </w:r>
      <w:r w:rsidR="00631B40">
        <w:instrText xml:space="preserve"> ADDIN ZOTERO_ITEM CSL_CITATION {"citationID":"h94e7cXe","properties":{"formattedCitation":"[8]","plainCitation":"[8]","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631B40" w:rsidRPr="00631B40">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2AF28C44" w:rsidR="004D1E1E" w:rsidRDefault="006447CD" w:rsidP="006447CD">
      <w:r w:rsidRPr="006447CD">
        <w:t>Muceli</w:t>
      </w:r>
      <w:r>
        <w:rPr>
          <w:rFonts w:hint="eastAsia"/>
        </w:rPr>
        <w:t>等</w:t>
      </w:r>
      <w:r>
        <w:fldChar w:fldCharType="begin"/>
      </w:r>
      <w:r w:rsidR="00631B40">
        <w:instrText xml:space="preserve"> ADDIN ZOTERO_ITEM CSL_CITATION {"citationID":"F4LSDMNO","properties":{"formattedCitation":"[16]","plainCitation":"[16]","noteIndex":0},"citationItems":[{"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631B40" w:rsidRPr="00631B40">
        <w:t>[16]</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1E7C7A99" w:rsidR="009046DF" w:rsidRPr="00825FF2" w:rsidRDefault="003405C4" w:rsidP="001F2999">
      <w:r w:rsidRPr="003405C4">
        <w:t>Hahne</w:t>
      </w:r>
      <w:r>
        <w:rPr>
          <w:rFonts w:hint="eastAsia"/>
        </w:rPr>
        <w:t>等</w:t>
      </w:r>
      <w:r>
        <w:fldChar w:fldCharType="begin"/>
      </w:r>
      <w:r w:rsidR="00631B40">
        <w:instrText xml:space="preserve"> ADDIN ZOTERO_ITEM CSL_CITATION {"citationID":"Q6oEOaOu","properties":{"formattedCitation":"[14]","plainCitation":"[14]","noteIndex":0},"citationItems":[{"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631B40" w:rsidRPr="00631B40">
        <w:t>[14]</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0" w:name="_Toc528338401"/>
      <w:bookmarkStart w:id="61" w:name="_Toc528703218"/>
      <w:r w:rsidR="00AD783E" w:rsidRPr="002E5F74">
        <w:t>sEMG</w:t>
      </w:r>
      <w:r w:rsidR="00AD783E" w:rsidRPr="002E5F74">
        <w:t>訊號特徵</w:t>
      </w:r>
      <w:bookmarkEnd w:id="60"/>
      <w:bookmarkEnd w:id="61"/>
    </w:p>
    <w:p w14:paraId="71F29773" w14:textId="3FF730CC"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631B40">
        <w:instrText xml:space="preserve"> ADDIN ZOTERO_ITEM CSL_CITATION {"citationID":"lQO0arei","properties":{"formattedCitation":"[42]","plainCitation":"[42]","noteIndex":0},"citationItems":[{"id":"uz2kpCKg/rAMcIyUB","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631B40" w:rsidRPr="00631B40">
        <w:t>[4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2" w:name="_Toc528338402"/>
      <w:bookmarkStart w:id="63"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2"/>
      <w:bookmarkEnd w:id="63"/>
    </w:p>
    <w:p w14:paraId="7DED84BE" w14:textId="4715BD5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631B40">
        <w:instrText xml:space="preserve"> ADDIN ZOTERO_ITEM CSL_CITATION {"citationID":"LEykVhH4","properties":{"formattedCitation":"[9], [20], [21]","plainCitation":"[9], [20], [21]","noteIndex":0},"citationItems":[{"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631B40" w:rsidRPr="00631B40">
        <w:t>[9], [20], [21]</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2E02E90"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1F9F5128" w:rsidR="00112734" w:rsidRPr="00112734" w:rsidRDefault="00094836" w:rsidP="0071267E">
      <w:pPr>
        <w:pStyle w:val="Caption"/>
      </w:pPr>
      <w:bookmarkStart w:id="64" w:name="_Toc528095173"/>
      <w:bookmarkStart w:id="65" w:name="_Toc528170287"/>
      <w:bookmarkStart w:id="66" w:name="_Toc528630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0</w:t>
      </w:r>
      <w:r>
        <w:fldChar w:fldCharType="end"/>
      </w:r>
      <w:r>
        <w:t xml:space="preserve"> – </w:t>
      </w:r>
      <w:r>
        <w:rPr>
          <w:rFonts w:hint="eastAsia"/>
        </w:rPr>
        <w:t>原始</w:t>
      </w:r>
      <w:r>
        <w:rPr>
          <w:rFonts w:hint="eastAsia"/>
        </w:rPr>
        <w:t>sEMG</w:t>
      </w:r>
      <w:r>
        <w:rPr>
          <w:rFonts w:hint="eastAsia"/>
        </w:rPr>
        <w:t>訊號</w:t>
      </w:r>
      <w:bookmarkEnd w:id="64"/>
      <w:bookmarkEnd w:id="65"/>
      <w:bookmarkEnd w:id="6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56DD5B81" w:rsidR="00E949ED" w:rsidRDefault="000E748D" w:rsidP="0071267E">
      <w:pPr>
        <w:pStyle w:val="Caption"/>
      </w:pPr>
      <w:bookmarkStart w:id="67" w:name="_Toc528095174"/>
      <w:bookmarkStart w:id="68" w:name="_Toc528170288"/>
      <w:bookmarkStart w:id="69" w:name="_Toc528630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7"/>
      <w:bookmarkEnd w:id="68"/>
      <w:bookmarkEnd w:id="69"/>
    </w:p>
    <w:p w14:paraId="4A7E5523" w14:textId="5143744D" w:rsidR="000F0A7D" w:rsidRDefault="000F0A7D" w:rsidP="000F0A7D">
      <w:pPr>
        <w:pStyle w:val="Heading3"/>
      </w:pPr>
      <w:r>
        <w:rPr>
          <w:rFonts w:hint="eastAsia"/>
        </w:rPr>
        <w:t xml:space="preserve">　</w:t>
      </w:r>
      <w:bookmarkStart w:id="70" w:name="_Toc528338403"/>
      <w:bookmarkStart w:id="71"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0"/>
      <w:bookmarkEnd w:id="71"/>
    </w:p>
    <w:p w14:paraId="3296027C" w14:textId="3614BCE5"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631B40">
        <w:instrText xml:space="preserve"> ADDIN ZOTERO_ITEM CSL_CITATION {"citationID":"zWXSxUdG","properties":{"formattedCitation":"[14], [16], [20], [43]","plainCitation":"[14], [16], [20], [43]","noteIndex":0},"citationItems":[{"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y9KOlJMJ","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pHwuEIIK","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631B40" w:rsidRPr="00631B40">
        <w:t>[14], [16], [20], [4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1CD0E18"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290901F2" w:rsidR="003B3C80" w:rsidRDefault="0092109A" w:rsidP="0071267E">
      <w:pPr>
        <w:pStyle w:val="Caption"/>
      </w:pPr>
      <w:bookmarkStart w:id="72" w:name="_Toc528095175"/>
      <w:bookmarkStart w:id="73" w:name="_Toc528170289"/>
      <w:bookmarkStart w:id="74" w:name="_Toc528630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2"/>
      <w:bookmarkEnd w:id="73"/>
      <w:bookmarkEnd w:id="74"/>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64802C62" w:rsidR="00581696" w:rsidRDefault="005C4E0D" w:rsidP="0071267E">
      <w:pPr>
        <w:pStyle w:val="Caption"/>
      </w:pPr>
      <w:bookmarkStart w:id="75" w:name="_Toc528095176"/>
      <w:bookmarkStart w:id="76" w:name="_Toc528170290"/>
      <w:bookmarkStart w:id="77" w:name="_Toc528630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5"/>
      <w:bookmarkEnd w:id="76"/>
      <w:bookmarkEnd w:id="77"/>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8" w:name="_Toc528338404"/>
      <w:bookmarkStart w:id="79"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8"/>
      <w:bookmarkEnd w:id="79"/>
    </w:p>
    <w:p w14:paraId="601D171D" w14:textId="7CDA3DF9"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631B40">
        <w:rPr>
          <w:rStyle w:val="st"/>
        </w:rPr>
        <w:instrText xml:space="preserve"> ADDIN ZOTERO_ITEM CSL_CITATION {"citationID":"14X4OFs0","properties":{"formattedCitation":"[16], [18], [19], [21]","plainCitation":"[16], [18], [19], [21]","noteIndex":0},"citationItems":[{"id":"uz2kpCKg/3MkMHhi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FTxlxSSR","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631B40" w:rsidRPr="00631B40">
        <w:t>[16], [18], [19], [21]</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0" w:name="_Toc528338405"/>
      <w:bookmarkStart w:id="81" w:name="_Toc528703222"/>
      <w:r w:rsidR="001B04C9">
        <w:rPr>
          <w:rFonts w:hint="eastAsia"/>
        </w:rPr>
        <w:t>sEMG</w:t>
      </w:r>
      <w:r w:rsidR="001B04C9">
        <w:rPr>
          <w:rFonts w:hint="eastAsia"/>
        </w:rPr>
        <w:t>訊號</w:t>
      </w:r>
      <w:r w:rsidR="004C4E6E">
        <w:rPr>
          <w:rFonts w:hint="eastAsia"/>
        </w:rPr>
        <w:t>分離</w:t>
      </w:r>
      <w:bookmarkEnd w:id="80"/>
      <w:bookmarkEnd w:id="81"/>
    </w:p>
    <w:p w14:paraId="7E25E11B" w14:textId="6BBC513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631B40">
        <w:instrText xml:space="preserve"> ADDIN ZOTERO_ITEM CSL_CITATION {"citationID":"bPHmJMAA","properties":{"formattedCitation":"[8], [9], [14], [18], [21]","plainCitation":"[8], [9], [14], [18], [21]","noteIndex":0},"citationItems":[{"id":"uz2kpCKg/to59kN1z","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8AA1goIo","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5LMXDIk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9cGDgcul","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631B40" w:rsidRPr="00631B40">
        <w:t>[8], [9], [14], [18], [21]</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2BD68F23"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631B40">
        <w:instrText xml:space="preserve"> ADDIN ZOTERO_ITEM CSL_CITATION {"citationID":"OAxc0ZcA","properties":{"formattedCitation":"[13]","plainCitation":"[13]","noteIndex":0},"citationItems":[{"id":"uz2kpCKg/ClMKmmg7","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631B40" w:rsidRPr="00631B40">
        <w:t>[13]</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698F9C0"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96DFC7C"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4</w:t>
            </w:r>
            <w:r w:rsidR="007C2EE0">
              <w:rPr>
                <w:noProof/>
              </w:rPr>
              <w:fldChar w:fldCharType="end"/>
            </w:r>
            <w:r>
              <w:t>)</w:t>
            </w:r>
          </w:p>
        </w:tc>
      </w:tr>
    </w:tbl>
    <w:p w14:paraId="16C365F3" w14:textId="469F9310"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631B40">
        <w:instrText xml:space="preserve"> ADDIN ZOTERO_ITEM CSL_CITATION {"citationID":"OSeqKbO6","properties":{"formattedCitation":"[23], [44]\\uc0\\u8211{}[48]","plainCitation":"[23], [44]–[48]","noteIndex":0},"citationItems":[{"id":"uz2kpCKg/fubcg0aQ","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uz2kpCKg/7p5Hn3VX","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uz2kpCKg/arIe7oPx","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uz2kpCKg/zAJvNnR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uz2kpCKg/vCJl3RSi","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uz2kpCKg/5PQ1XGkf","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631B40" w:rsidRPr="00631B40">
        <w:t>[23], [44]–[48]</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B0C4417" w:rsidR="00A84C0C" w:rsidRDefault="00AA57BB" w:rsidP="007B1150">
      <w:r>
        <w:rPr>
          <w:rFonts w:hint="eastAsia"/>
        </w:rPr>
        <w:t>Naik</w:t>
      </w:r>
      <w:r>
        <w:rPr>
          <w:rFonts w:hint="eastAsia"/>
        </w:rPr>
        <w:t>等</w:t>
      </w:r>
      <w:r>
        <w:fldChar w:fldCharType="begin"/>
      </w:r>
      <w:r w:rsidR="00631B40">
        <w:instrText xml:space="preserve"> ADDIN ZOTERO_ITEM CSL_CITATION {"citationID":"fJyNEUWG","properties":{"formattedCitation":"[49]","plainCitation":"[49]","noteIndex":0},"citationItems":[{"id":"uz2kpCKg/QDOcqqPd","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631B40" w:rsidRPr="00631B40">
        <w:t>[49]</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579A3770"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631B40">
        <w:instrText xml:space="preserve"> ADDIN ZOTERO_ITEM CSL_CITATION {"citationID":"G6uxuFYx","properties":{"formattedCitation":"[22]","plainCitation":"[22]","noteIndex":0},"citationItems":[{"id":"uz2kpCKg/ikimNC07","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631B40" w:rsidRPr="00631B40">
        <w:t>[22]</w:t>
      </w:r>
      <w:r w:rsidR="00205589">
        <w:fldChar w:fldCharType="end"/>
      </w:r>
      <w:r>
        <w:rPr>
          <w:rFonts w:hint="eastAsia"/>
        </w:rPr>
        <w:t>，多用來濾除動作產生的雜訊</w:t>
      </w:r>
      <w:r>
        <w:fldChar w:fldCharType="begin"/>
      </w:r>
      <w:r w:rsidR="00631B40">
        <w:instrText xml:space="preserve"> ADDIN ZOTERO_ITEM CSL_CITATION {"citationID":"6oInb1KL","properties":{"formattedCitation":"[23]","plainCitation":"[23]","noteIndex":0},"citationItems":[{"id":"uz2kpCKg/fubcg0aQ","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631B40" w:rsidRPr="00631B40">
        <w:t>[23]</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Pr>
        <w:rPr>
          <w:rFonts w:hint="eastAsia"/>
        </w:rPr>
      </w:pPr>
    </w:p>
    <w:p w14:paraId="18A8E8D6" w14:textId="458E5C83" w:rsidR="00202340" w:rsidRDefault="00BD3680" w:rsidP="00BD3680">
      <w:pPr>
        <w:pStyle w:val="Heading3"/>
      </w:pPr>
      <w:r>
        <w:rPr>
          <w:rFonts w:hint="eastAsia"/>
        </w:rPr>
        <w:t xml:space="preserve">　</w:t>
      </w:r>
      <w:bookmarkStart w:id="82" w:name="_Toc528338406"/>
      <w:bookmarkStart w:id="83" w:name="_Toc528703223"/>
      <w:r>
        <w:rPr>
          <w:rFonts w:hint="eastAsia"/>
        </w:rPr>
        <w:t>Non-negative ICA</w:t>
      </w:r>
      <w:r>
        <w:rPr>
          <w:rFonts w:hint="eastAsia"/>
        </w:rPr>
        <w:t>（</w:t>
      </w:r>
      <w:r>
        <w:rPr>
          <w:rFonts w:hint="eastAsia"/>
        </w:rPr>
        <w:t>nICA</w:t>
      </w:r>
      <w:r>
        <w:rPr>
          <w:rFonts w:hint="eastAsia"/>
        </w:rPr>
        <w:t>）</w:t>
      </w:r>
      <w:bookmarkEnd w:id="82"/>
      <w:bookmarkEnd w:id="83"/>
    </w:p>
    <w:p w14:paraId="7EF1AA11" w14:textId="74605FB9"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631B40">
        <w:instrText xml:space="preserve"> ADDIN ZOTERO_ITEM CSL_CITATION {"citationID":"jAg3GPpZ","properties":{"formattedCitation":"[24]","plainCitation":"[24]","noteIndex":0},"citationItems":[{"id":"uz2kpCKg/gcY7PE42","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631B40" w:rsidRPr="00631B40">
        <w:t>[24]</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7722A73A"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631B40">
        <w:instrText xml:space="preserve"> ADDIN ZOTERO_ITEM CSL_CITATION {"citationID":"nss7BVaI","properties":{"formattedCitation":"[50]","plainCitation":"[50]","noteIndex":0},"citationItems":[{"id":"uz2kpCKg/EvIEI0g2","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631B40" w:rsidRPr="00631B40">
        <w:t>[50]</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DD6474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02A25567" w:rsidR="009270FA" w:rsidRDefault="009270FA" w:rsidP="0071267E">
            <w:pPr>
              <w:pStyle w:val="Caption"/>
            </w:pPr>
            <w:bookmarkStart w:id="84" w:name="_Toc528170291"/>
            <w:bookmarkStart w:id="85" w:name="_Toc528630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4</w:t>
            </w:r>
            <w:r>
              <w:fldChar w:fldCharType="end"/>
            </w:r>
            <w:r>
              <w:t xml:space="preserve"> – </w:t>
            </w:r>
            <w:r>
              <w:rPr>
                <w:rFonts w:hint="eastAsia"/>
              </w:rPr>
              <w:t>訊號源</w:t>
            </w:r>
            <w:r w:rsidRPr="009270FA">
              <w:rPr>
                <w:rFonts w:hint="eastAsia"/>
                <w:b/>
              </w:rPr>
              <w:t>s</w:t>
            </w:r>
            <w:bookmarkEnd w:id="84"/>
            <w:bookmarkEnd w:id="85"/>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145E7568" w:rsidR="009270FA" w:rsidRDefault="009270FA" w:rsidP="0071267E">
            <w:pPr>
              <w:pStyle w:val="Caption"/>
            </w:pPr>
            <w:bookmarkStart w:id="86" w:name="_Toc528170292"/>
            <w:bookmarkStart w:id="87" w:name="_Toc528630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5</w:t>
            </w:r>
            <w:r>
              <w:fldChar w:fldCharType="end"/>
            </w:r>
            <w:r>
              <w:t xml:space="preserve"> – </w:t>
            </w:r>
            <w:r>
              <w:rPr>
                <w:rFonts w:hint="eastAsia"/>
              </w:rPr>
              <w:t>混合訊號</w:t>
            </w:r>
            <w:r w:rsidRPr="009270FA">
              <w:rPr>
                <w:rFonts w:hint="eastAsia"/>
                <w:b/>
              </w:rPr>
              <w:t>x</w:t>
            </w:r>
            <w:bookmarkEnd w:id="86"/>
            <w:bookmarkEnd w:id="87"/>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w:t>
      </w:r>
      <w:bookmarkStart w:id="88" w:name="_GoBack"/>
      <w:bookmarkEnd w:id="88"/>
      <w:r>
        <w:rPr>
          <w:rFonts w:hint="eastAsia"/>
        </w:rPr>
        <w:t>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277CE6F"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167BC9"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18674DB"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9502AE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89"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0B264D3A" w:rsidR="001F4546" w:rsidRDefault="001F4546" w:rsidP="0071267E">
            <w:pPr>
              <w:pStyle w:val="Caption"/>
            </w:pPr>
            <w:bookmarkStart w:id="90" w:name="_Toc528170293"/>
            <w:bookmarkStart w:id="91" w:name="_Toc528630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6</w:t>
            </w:r>
            <w:r>
              <w:fldChar w:fldCharType="end"/>
            </w:r>
            <w:r>
              <w:t xml:space="preserve"> – </w:t>
            </w:r>
            <w:r>
              <w:rPr>
                <w:rFonts w:hint="eastAsia"/>
              </w:rPr>
              <w:t>混合訊號</w:t>
            </w:r>
            <w:r w:rsidRPr="009270FA">
              <w:rPr>
                <w:rFonts w:hint="eastAsia"/>
                <w:b/>
              </w:rPr>
              <w:t>x</w:t>
            </w:r>
            <w:bookmarkEnd w:id="90"/>
            <w:bookmarkEnd w:id="91"/>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45E106E6" w14:textId="5F05FB71" w:rsidR="001F4546" w:rsidRDefault="001F4546" w:rsidP="0071267E">
            <w:pPr>
              <w:pStyle w:val="Caption"/>
            </w:pPr>
            <w:bookmarkStart w:id="92" w:name="_Toc528170294"/>
            <w:bookmarkStart w:id="93" w:name="_Toc5286300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7</w:t>
            </w:r>
            <w:r>
              <w:fldChar w:fldCharType="end"/>
            </w:r>
            <w:r>
              <w:t xml:space="preserve"> – </w:t>
            </w:r>
            <w:r>
              <w:rPr>
                <w:rFonts w:hint="eastAsia"/>
              </w:rPr>
              <w:t>白化訊號</w:t>
            </w:r>
            <w:r w:rsidR="00A11619">
              <w:rPr>
                <w:rFonts w:hint="eastAsia"/>
                <w:b/>
              </w:rPr>
              <w:t>z</w:t>
            </w:r>
            <w:bookmarkEnd w:id="92"/>
            <w:bookmarkEnd w:id="93"/>
          </w:p>
        </w:tc>
      </w:tr>
    </w:tbl>
    <w:p w14:paraId="31ACF443" w14:textId="4F7E5E1E"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631B40">
        <w:instrText xml:space="preserve"> ADDIN ZOTERO_ITEM CSL_CITATION {"citationID":"BFBq9W7o","properties":{"formattedCitation":"[51]","plainCitation":"[51]","noteIndex":0},"citationItems":[{"id":"uz2kpCKg/4wHj4Zz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631B40" w:rsidRPr="00631B40">
        <w:t>[51]</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A05C7C5"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635C4F4"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E41477C"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DAE2F6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167BC9"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4FE26F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DCA7D77"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356A316E" w:rsidR="00EB7297" w:rsidRDefault="00EB7297" w:rsidP="00C359FD">
            <w:pPr>
              <w:ind w:firstLine="0"/>
              <w:jc w:val="center"/>
            </w:pPr>
            <w:bookmarkStart w:id="94" w:name="_Toc528170295"/>
            <w:bookmarkStart w:id="95" w:name="_Toc5286300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4AF716DE" w:rsidR="00EB7297" w:rsidRDefault="00EB7297" w:rsidP="00EB7297">
            <w:pPr>
              <w:ind w:firstLine="0"/>
              <w:jc w:val="center"/>
            </w:pPr>
            <w:bookmarkStart w:id="96" w:name="_Toc528170296"/>
            <w:bookmarkStart w:id="97" w:name="_Toc5286300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04489F12" w:rsidR="00EB7297" w:rsidRDefault="00EB7297" w:rsidP="00EB7297">
            <w:pPr>
              <w:keepNext/>
              <w:ind w:firstLine="0"/>
              <w:jc w:val="center"/>
            </w:pPr>
            <w:bookmarkStart w:id="98" w:name="_Toc528170297"/>
            <w:bookmarkStart w:id="99" w:name="_Toc5286300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0</w:t>
            </w:r>
            <w:r>
              <w:fldChar w:fldCharType="end"/>
            </w:r>
            <w:r>
              <w:rPr>
                <w:rFonts w:hint="eastAsia"/>
              </w:rPr>
              <w:t xml:space="preserve"> </w:t>
            </w:r>
            <w:r>
              <w:t>–</w:t>
            </w:r>
            <w:r>
              <w:rPr>
                <w:rFonts w:hint="eastAsia"/>
              </w:rPr>
              <w:t xml:space="preserve"> </w:t>
            </w:r>
            <w:r w:rsidRPr="00E879E8">
              <w:rPr>
                <w:rFonts w:hint="eastAsia"/>
              </w:rPr>
              <w:t>梯度下降</w:t>
            </w:r>
            <w:r w:rsidR="007D6D40">
              <w:rPr>
                <w:rFonts w:hint="eastAsia"/>
              </w:rPr>
              <w:t>8</w:t>
            </w:r>
            <w:r>
              <w:t>00</w:t>
            </w:r>
            <w:r>
              <w:rPr>
                <w:rFonts w:hint="eastAsia"/>
              </w:rPr>
              <w:t>次</w:t>
            </w:r>
            <w:bookmarkEnd w:id="98"/>
            <w:bookmarkEnd w:id="99"/>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2AD40FCB" w:rsidR="0095619F" w:rsidRDefault="0095619F" w:rsidP="0071267E">
            <w:pPr>
              <w:pStyle w:val="Caption"/>
            </w:pPr>
            <w:bookmarkStart w:id="100" w:name="_Toc528170298"/>
            <w:bookmarkStart w:id="101" w:name="_Toc5286300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109A441A" w:rsidR="0095619F" w:rsidRDefault="0095619F" w:rsidP="0071267E">
            <w:pPr>
              <w:pStyle w:val="Caption"/>
            </w:pPr>
            <w:bookmarkStart w:id="102" w:name="_Toc528170299"/>
            <w:bookmarkStart w:id="103" w:name="_Toc528630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4E3F80A2" w:rsidR="0095619F" w:rsidRDefault="0095619F" w:rsidP="0071267E">
            <w:pPr>
              <w:pStyle w:val="Caption"/>
            </w:pPr>
            <w:bookmarkStart w:id="104" w:name="_Toc528170300"/>
            <w:bookmarkStart w:id="105" w:name="_Toc528630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519432F7" w:rsidR="00B91ED0" w:rsidRDefault="00B91ED0" w:rsidP="00A70A2A">
            <w:pPr>
              <w:wordWrap/>
              <w:snapToGrid/>
              <w:spacing w:line="240" w:lineRule="auto"/>
              <w:ind w:firstLine="0"/>
              <w:jc w:val="center"/>
            </w:pPr>
            <w:bookmarkStart w:id="106" w:name="_Toc528170301"/>
            <w:bookmarkStart w:id="107" w:name="_Toc5286300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514FF641" w14:textId="2CFB0820" w:rsidR="008D43B2" w:rsidRDefault="00B91ED0" w:rsidP="00D0340D">
            <w:pPr>
              <w:wordWrap/>
              <w:snapToGrid/>
              <w:spacing w:line="240" w:lineRule="auto"/>
              <w:ind w:firstLine="0"/>
              <w:jc w:val="center"/>
            </w:pPr>
            <w:bookmarkStart w:id="108" w:name="_Toc528170302"/>
            <w:bookmarkStart w:id="109" w:name="_Toc528630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8"/>
            <w:bookmarkEnd w:id="109"/>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7926853" w:rsidR="00B91ED0" w:rsidRDefault="00B91ED0" w:rsidP="00EB1849">
            <w:pPr>
              <w:wordWrap/>
              <w:snapToGrid/>
              <w:spacing w:line="240" w:lineRule="auto"/>
              <w:ind w:firstLine="0"/>
              <w:jc w:val="center"/>
            </w:pPr>
            <w:bookmarkStart w:id="110" w:name="_Toc528170303"/>
            <w:bookmarkStart w:id="111" w:name="_Toc528630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0"/>
            <w:bookmarkEnd w:id="111"/>
          </w:p>
        </w:tc>
      </w:tr>
    </w:tbl>
    <w:p w14:paraId="5914A700" w14:textId="0EE0D744"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132F9E73"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286300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1ACA17FF" w14:textId="53A8F1ED" w:rsidR="00BC453B" w:rsidRDefault="00BC453B" w:rsidP="00BC453B">
            <w:pPr>
              <w:wordWrap/>
              <w:snapToGrid/>
              <w:spacing w:line="240" w:lineRule="auto"/>
              <w:ind w:firstLine="0"/>
              <w:jc w:val="center"/>
            </w:pPr>
            <w:bookmarkStart w:id="114" w:name="_Toc528170305"/>
            <w:bookmarkStart w:id="115" w:name="_Toc5286300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4"/>
            <w:bookmarkEnd w:id="115"/>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5F1DFC6D"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28630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4DFC5F94" w:rsidR="00BC453B" w:rsidRDefault="00BC453B">
      <w:pPr>
        <w:wordWrap/>
        <w:snapToGrid/>
        <w:spacing w:line="240" w:lineRule="auto"/>
        <w:ind w:firstLine="0"/>
        <w:rPr>
          <w:rFonts w:cstheme="majorBidi"/>
          <w:b/>
          <w:bCs/>
          <w:sz w:val="36"/>
          <w:szCs w:val="36"/>
        </w:rPr>
      </w:pPr>
    </w:p>
    <w:p w14:paraId="0052DA18" w14:textId="4B511A5C" w:rsidR="00816835" w:rsidRDefault="00C62DEF" w:rsidP="00EA3FA4">
      <w:pPr>
        <w:ind w:firstLine="0"/>
      </w:pPr>
      <w:r>
        <w:rPr>
          <w:rFonts w:hint="eastAsia"/>
        </w:rPr>
        <w:t>將白化後資料</w:t>
      </w:r>
      <w:r w:rsidR="00772A5C">
        <w:rPr>
          <w:rFonts w:hint="eastAsia"/>
        </w:rPr>
        <w:t>以</w:t>
      </w:r>
      <w:r w:rsidR="00816835">
        <w:rPr>
          <w:rFonts w:hint="eastAsia"/>
        </w:rPr>
        <w:t>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2840CD05" w14:textId="0B24E9A8" w:rsidR="00EF201C" w:rsidRDefault="0012256D" w:rsidP="00025087">
            <w:pPr>
              <w:wordWrap/>
              <w:snapToGrid/>
              <w:spacing w:line="240" w:lineRule="auto"/>
              <w:ind w:firstLine="0"/>
              <w:jc w:val="center"/>
            </w:pPr>
            <w:bookmarkStart w:id="118" w:name="_Toc528170307"/>
            <w:bookmarkStart w:id="119" w:name="_Toc5286300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8"/>
            <w:bookmarkEnd w:id="119"/>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183A0289" w14:textId="00EC53D4" w:rsidR="0012256D" w:rsidRDefault="0012256D" w:rsidP="00025087">
            <w:pPr>
              <w:wordWrap/>
              <w:snapToGrid/>
              <w:spacing w:line="240" w:lineRule="auto"/>
              <w:ind w:firstLine="0"/>
              <w:jc w:val="center"/>
            </w:pPr>
            <w:bookmarkStart w:id="120" w:name="_Toc528170308"/>
            <w:bookmarkStart w:id="121" w:name="_Toc5286300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0"/>
            <w:bookmarkEnd w:id="121"/>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08F4BFAB"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28630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1AEE73EC" w:rsidR="004F7408" w:rsidRDefault="00FC72B4" w:rsidP="004F7408">
      <w:r>
        <w:rPr>
          <w:rFonts w:hint="eastAsia"/>
        </w:rPr>
        <w:t>TDSEP</w:t>
      </w:r>
      <w:r>
        <w:fldChar w:fldCharType="begin"/>
      </w:r>
      <w:r w:rsidR="00631B40">
        <w:instrText xml:space="preserve"> ADDIN ZOTERO_ITEM CSL_CITATION {"citationID":"7IrKjxfl","properties":{"formattedCitation":"[25]","plainCitation":"[2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631B40" w:rsidRPr="00631B40">
        <w:t>[2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167BC9"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BFB769E"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8C6B8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167BC9"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34AAC098"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8C6B8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167BC9"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3A41D772" w:rsidR="00CE027C" w:rsidRDefault="005627AC" w:rsidP="00760604">
      <w:pPr>
        <w:pStyle w:val="ListParagraph"/>
        <w:numPr>
          <w:ilvl w:val="0"/>
          <w:numId w:val="23"/>
        </w:numPr>
      </w:pPr>
      <w:r>
        <w:rPr>
          <w:rFonts w:hint="eastAsia"/>
        </w:rPr>
        <w:t>利用</w:t>
      </w:r>
      <w:r>
        <w:fldChar w:fldCharType="begin"/>
      </w:r>
      <w:r w:rsidR="00631B40">
        <w:instrText xml:space="preserve"> ADDIN ZOTERO_ITEM CSL_CITATION {"citationID":"ZuHnxh7p","properties":{"formattedCitation":"[52]","plainCitation":"[52]","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31B40" w:rsidRPr="00631B40">
        <w:t>[52]</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7F7A93A7" w:rsidR="007818C2" w:rsidRDefault="001F6069" w:rsidP="00AE10AC">
      <w:pPr>
        <w:ind w:left="480" w:firstLine="0"/>
      </w:pPr>
      <w:r>
        <w:fldChar w:fldCharType="begin"/>
      </w:r>
      <w:r w:rsidR="00631B40">
        <w:instrText xml:space="preserve"> ADDIN ZOTERO_ITEM CSL_CITATION {"citationID":"50Hl3oYP","properties":{"formattedCitation":"[52]","plainCitation":"[52]","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31B40" w:rsidRPr="00631B40">
        <w:t>[52]</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5F0F097B" w:rsidR="000048E0" w:rsidRDefault="000048E0" w:rsidP="000048E0">
            <w:pPr>
              <w:ind w:firstLine="0"/>
              <w:jc w:val="center"/>
              <w:rPr>
                <w:noProof/>
              </w:rPr>
            </w:pPr>
            <w:bookmarkStart w:id="126" w:name="_Toc528630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6"/>
          </w:p>
        </w:tc>
        <w:tc>
          <w:tcPr>
            <w:tcW w:w="4258" w:type="dxa"/>
          </w:tcPr>
          <w:p w14:paraId="4316DFE1" w14:textId="29CB6E7B" w:rsidR="000048E0" w:rsidRDefault="000048E0" w:rsidP="000048E0">
            <w:pPr>
              <w:ind w:firstLine="0"/>
              <w:jc w:val="center"/>
              <w:rPr>
                <w:noProof/>
              </w:rPr>
            </w:pPr>
            <w:bookmarkStart w:id="127" w:name="_Toc528630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4</w:t>
            </w:r>
            <w:r>
              <w:fldChar w:fldCharType="end"/>
            </w:r>
            <w:r>
              <w:rPr>
                <w:rFonts w:hint="eastAsia"/>
              </w:rPr>
              <w:t xml:space="preserve"> </w:t>
            </w:r>
            <w:r>
              <w:t>–</w:t>
            </w:r>
            <w:r>
              <w:rPr>
                <w:rFonts w:hint="eastAsia"/>
              </w:rPr>
              <w:t xml:space="preserve"> </w:t>
            </w:r>
            <w:r>
              <w:rPr>
                <w:rFonts w:hint="eastAsia"/>
              </w:rPr>
              <w:t>原始二通道訊號分</w:t>
            </w:r>
            <w:bookmarkEnd w:id="127"/>
            <w:r w:rsidR="006B77C6">
              <w:rPr>
                <w:rFonts w:hint="eastAsia"/>
              </w:rPr>
              <w:t>佈</w:t>
            </w:r>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080FA327" w:rsidR="00272059" w:rsidRDefault="00BB480E" w:rsidP="0071267E">
      <w:pPr>
        <w:pStyle w:val="Caption"/>
      </w:pPr>
      <w:bookmarkStart w:id="128" w:name="_Toc528630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5</w:t>
      </w:r>
      <w:r>
        <w:fldChar w:fldCharType="end"/>
      </w:r>
      <w:r>
        <w:rPr>
          <w:rFonts w:hint="eastAsia"/>
        </w:rPr>
        <w:t xml:space="preserve"> </w:t>
      </w:r>
      <w:r>
        <w:t xml:space="preserve">- </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4307A86" w:rsidR="008609BE" w:rsidRDefault="008609BE" w:rsidP="00553ECF">
            <w:pPr>
              <w:ind w:firstLine="0"/>
              <w:jc w:val="center"/>
            </w:pPr>
            <w:bookmarkStart w:id="129" w:name="_Toc528630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9"/>
          </w:p>
        </w:tc>
        <w:tc>
          <w:tcPr>
            <w:tcW w:w="4258" w:type="dxa"/>
          </w:tcPr>
          <w:p w14:paraId="006F0EE5" w14:textId="38AEC27A" w:rsidR="008609BE" w:rsidRDefault="008609BE" w:rsidP="00553ECF">
            <w:pPr>
              <w:ind w:firstLine="0"/>
              <w:jc w:val="center"/>
            </w:pPr>
            <w:bookmarkStart w:id="130" w:name="_Toc528630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w:t>
            </w:r>
            <w:r w:rsidR="002F240E">
              <w:rPr>
                <w:rFonts w:hint="eastAsia"/>
              </w:rPr>
              <w:t>佈</w:t>
            </w:r>
            <w:bookmarkEnd w:id="130"/>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30FF4AAB" w:rsidR="00206276" w:rsidRDefault="005C0FB5" w:rsidP="0071267E">
      <w:pPr>
        <w:pStyle w:val="Caption"/>
      </w:pPr>
      <w:bookmarkStart w:id="131" w:name="_Toc528630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8</w:t>
      </w:r>
      <w:r>
        <w:fldChar w:fldCharType="end"/>
      </w:r>
      <w:r>
        <w:rPr>
          <w:rFonts w:hint="eastAsia"/>
        </w:rPr>
        <w:t xml:space="preserve"> </w:t>
      </w:r>
      <w:r>
        <w:t xml:space="preserve">– </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CE6A326" w:rsidR="003571BE" w:rsidRDefault="003571BE" w:rsidP="006D5C14">
            <w:pPr>
              <w:ind w:firstLine="0"/>
              <w:jc w:val="center"/>
            </w:pPr>
            <w:bookmarkStart w:id="132" w:name="_Toc528630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2"/>
          </w:p>
        </w:tc>
        <w:tc>
          <w:tcPr>
            <w:tcW w:w="4258" w:type="dxa"/>
          </w:tcPr>
          <w:p w14:paraId="25CF6BC2" w14:textId="1D6F7334" w:rsidR="003571BE" w:rsidRDefault="003571BE" w:rsidP="006D5C14">
            <w:pPr>
              <w:ind w:firstLine="0"/>
              <w:jc w:val="center"/>
            </w:pPr>
            <w:bookmarkStart w:id="133" w:name="_Toc5286300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w:t>
            </w:r>
            <w:r w:rsidR="00292C32">
              <w:rPr>
                <w:rFonts w:hint="eastAsia"/>
              </w:rPr>
              <w:t>分佈</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3DB143F" w:rsidR="00922669" w:rsidRDefault="005B6899" w:rsidP="0071267E">
      <w:pPr>
        <w:pStyle w:val="Caption"/>
      </w:pPr>
      <w:bookmarkStart w:id="134" w:name="_Toc5286300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1</w:t>
      </w:r>
      <w:r>
        <w:fldChar w:fldCharType="end"/>
      </w:r>
      <w:r>
        <w:rPr>
          <w:rFonts w:hint="eastAsia"/>
        </w:rPr>
        <w:t xml:space="preserve"> </w:t>
      </w:r>
      <w:r>
        <w:t xml:space="preserve">– </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3FF36D08" w:rsidR="00CA3831" w:rsidRDefault="00E517DB" w:rsidP="00CA3831">
      <w:r>
        <w:rPr>
          <w:rFonts w:hint="eastAsia"/>
        </w:rPr>
        <w:t>s</w:t>
      </w:r>
      <w:r w:rsidRPr="00E73EEA">
        <w:t>EMG</w:t>
      </w:r>
      <w:r w:rsidRPr="00E73EEA">
        <w:t>訊號和肌肉張力具有高度非線性關係</w:t>
      </w:r>
      <w:r w:rsidRPr="00E73EEA">
        <w:fldChar w:fldCharType="begin"/>
      </w:r>
      <w:r w:rsidR="00631B40">
        <w:instrText xml:space="preserve"> ADDIN ZOTERO_ITEM CSL_CITATION {"citationID":"bl5nQFD6","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631B40" w:rsidRPr="00631B40">
        <w:t>[1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631B40">
        <w:instrText xml:space="preserve"> ADDIN ZOTERO_ITEM CSL_CITATION {"citationID":"K325tNY9","properties":{"formattedCitation":"[8], [14], [16], [18], [20], [21], [21], [26]\\uc0\\u8211{}[30]","plainCitation":"[8], [14], [16], [18], [20], [21], [21], [26]–[30]","noteIndex":0},"citationItems":[{"id":"uz2kpCKg/to59kN1z","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y9KOlJMJ","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uz2kpCKg/9cGDgcul","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631B40">
        <w:rPr>
          <w:rFonts w:hint="eastAsia"/>
        </w:rPr>
        <w:instrText>{"id":146,"type":"thesis","title":"</w:instrText>
      </w:r>
      <w:r w:rsidR="00631B40">
        <w:rPr>
          <w:rFonts w:hint="eastAsia"/>
        </w:rPr>
        <w:instrText>基於肌電圖之機械臂定位控制</w:instrText>
      </w:r>
      <w:r w:rsidR="00631B40">
        <w:rPr>
          <w:rFonts w:hint="eastAsia"/>
        </w:rPr>
        <w:instrText>","genre":"Thesis","source":"ir.nctu.edu.tw","abstract":"</w:instrText>
      </w:r>
      <w:r w:rsidR="00631B40">
        <w:rPr>
          <w:rFonts w:hint="eastAsia"/>
        </w:rPr>
        <w:instrText>肌電圖（</w:instrText>
      </w:r>
      <w:r w:rsidR="00631B40">
        <w:rPr>
          <w:rFonts w:hint="eastAsia"/>
        </w:rPr>
        <w:instrText>Electromyography</w:instrText>
      </w:r>
      <w:r w:rsidR="00631B40">
        <w:rPr>
          <w:rFonts w:hint="eastAsia"/>
        </w:rPr>
        <w:instrText>，</w:instrText>
      </w:r>
      <w:r w:rsidR="00631B40">
        <w:rPr>
          <w:rFonts w:hint="eastAsia"/>
        </w:rPr>
        <w:instrText>EMG)</w:instrText>
      </w:r>
      <w:r w:rsidR="00631B40">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31B40">
        <w:rPr>
          <w:rFonts w:hint="eastAsia"/>
        </w:rPr>
        <w:instrText>MAV(mean absolute values)</w:instrText>
      </w:r>
      <w:r w:rsidR="00631B40">
        <w:rPr>
          <w:rFonts w:hint="eastAsia"/>
        </w:rPr>
        <w:instrText>的特徵值做為分析前臂運動的訊號。在本篇論文中，我們發展出了基於肌電圖定位肌械臂的系統，同時也利用</w:instrText>
      </w:r>
      <w:r w:rsidR="00631B40">
        <w:rPr>
          <w:rFonts w:hint="eastAsia"/>
        </w:rPr>
        <w:instrText>Labview</w:instrText>
      </w:r>
      <w:r w:rsidR="00631B40">
        <w:rPr>
          <w:rFonts w:hint="eastAsia"/>
        </w:rPr>
        <w:instrText>設計了一套人機介面來整合訊號擷取以及機械臂的控制。</w:instrText>
      </w:r>
      <w:r w:rsidR="00631B40">
        <w:rPr>
          <w:rFonts w:hint="eastAsia"/>
        </w:rPr>
        <w:instrText>","URL":"https://ir.nctu.edu.tw:443/handle/11536/80738","language":"zh_TW","author":[{"family":"</w:instrText>
      </w:r>
      <w:r w:rsidR="00631B40">
        <w:rPr>
          <w:rFonts w:hint="eastAsia"/>
        </w:rPr>
        <w:instrText>梁怡康</w:instrText>
      </w:r>
      <w:r w:rsidR="00631B40">
        <w:rPr>
          <w:rFonts w:hint="eastAsia"/>
        </w:rPr>
        <w:instrText>","given":""},{"family":"Liang","given":"Ti-Kang"},{"family":"</w:instrText>
      </w:r>
      <w:r w:rsidR="00631B40">
        <w:rPr>
          <w:rFonts w:hint="eastAsia"/>
        </w:rPr>
        <w:instrText>楊谷洋</w:instrText>
      </w:r>
      <w:r w:rsidR="00631B40">
        <w:rPr>
          <w:rFonts w:hint="eastAsia"/>
        </w:rPr>
        <w:instrText>","given":""},{"family":"Young","given":"Kuu-Young"}],"issued":{"date-parts":[["2006"]]},"accessed":{"date-parts":[["2018",10,25]]}}}],"schema":"https://github.com/citation-style-language/schema/raw/master/csl-citation</w:instrText>
      </w:r>
      <w:r w:rsidR="00631B40">
        <w:instrText xml:space="preserve">.json"} </w:instrText>
      </w:r>
      <w:r w:rsidR="00E065A8">
        <w:fldChar w:fldCharType="separate"/>
      </w:r>
      <w:r w:rsidR="00631B40" w:rsidRPr="00631B40">
        <w:t>[8], [14], [16], [18], [20], [21], [21], [26]–[30]</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43BD2BD0" w:rsidR="005B333C" w:rsidRDefault="00776B26" w:rsidP="0071267E">
      <w:pPr>
        <w:pStyle w:val="Caption"/>
      </w:pPr>
      <w:bookmarkStart w:id="139" w:name="_Toc5286300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rsidR="00631B40">
        <w:instrText xml:space="preserve"> ADDIN ZOTERO_ITEM CSL_CITATION {"citationID":"1XXM5bbu","properties":{"formattedCitation":"[53]","plainCitation":"[53]","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139"/>
      <w:r w:rsidR="00631B40" w:rsidRPr="00631B40">
        <w:t>[53]</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4BF5F86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631B40">
        <w:instrText xml:space="preserve"> ADDIN ZOTERO_ITEM CSL_CITATION {"citationID":"fJJw9yYu","properties":{"formattedCitation":"[8], [14], [18], [20], [21], [26], [30]","plainCitation":"[8], [14], [18], [20], [21], [26], [30]","noteIndex":0},"citationItems":[{"id":"uz2kpCKg/to59kN1z","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8AA1goIo","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5LMXDIk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uz2kpCKg/y9KOlJMJ","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uz2kpCKg/9cGDgcul","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w:instrText>
      </w:r>
      <w:r w:rsidR="00631B40">
        <w:rPr>
          <w:rFonts w:hint="eastAsia"/>
        </w:rPr>
        <w:instrText>ate-parts":[["1993",1]]}}},{"id":146,"uris":["http://zotero.org/users/local/Jg4Thzek/items/3Q864TM8"],"uri":["http://zotero.org/users/local/Jg4Thzek/items/3Q864TM8"],"itemData":{"id":146,"type":"thesis","title":"</w:instrText>
      </w:r>
      <w:r w:rsidR="00631B40">
        <w:rPr>
          <w:rFonts w:hint="eastAsia"/>
        </w:rPr>
        <w:instrText>基於肌電圖之機械臂定位控制</w:instrText>
      </w:r>
      <w:r w:rsidR="00631B40">
        <w:rPr>
          <w:rFonts w:hint="eastAsia"/>
        </w:rPr>
        <w:instrText>","genre":"Thesis","source":"ir.nctu.edu.tw","abstract":"</w:instrText>
      </w:r>
      <w:r w:rsidR="00631B40">
        <w:rPr>
          <w:rFonts w:hint="eastAsia"/>
        </w:rPr>
        <w:instrText>肌電圖（</w:instrText>
      </w:r>
      <w:r w:rsidR="00631B40">
        <w:rPr>
          <w:rFonts w:hint="eastAsia"/>
        </w:rPr>
        <w:instrText>Electromyography</w:instrText>
      </w:r>
      <w:r w:rsidR="00631B40">
        <w:rPr>
          <w:rFonts w:hint="eastAsia"/>
        </w:rPr>
        <w:instrText>，</w:instrText>
      </w:r>
      <w:r w:rsidR="00631B40">
        <w:rPr>
          <w:rFonts w:hint="eastAsia"/>
        </w:rPr>
        <w:instrText>EMG)</w:instrText>
      </w:r>
      <w:r w:rsidR="00631B40">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31B40">
        <w:rPr>
          <w:rFonts w:hint="eastAsia"/>
        </w:rPr>
        <w:instrText>MAV(mean absolute values)</w:instrText>
      </w:r>
      <w:r w:rsidR="00631B40">
        <w:rPr>
          <w:rFonts w:hint="eastAsia"/>
        </w:rPr>
        <w:instrText>的特徵值做為分析前臂運動的訊號。在本篇論文中，我們發展出了基於肌電圖定位肌械臂的系統，同時也利用</w:instrText>
      </w:r>
      <w:r w:rsidR="00631B40">
        <w:rPr>
          <w:rFonts w:hint="eastAsia"/>
        </w:rPr>
        <w:instrText>Labview</w:instrText>
      </w:r>
      <w:r w:rsidR="00631B40">
        <w:rPr>
          <w:rFonts w:hint="eastAsia"/>
        </w:rPr>
        <w:instrText>設計了一套人機介面來整合訊號擷取以及機械臂的控制。</w:instrText>
      </w:r>
      <w:r w:rsidR="00631B40">
        <w:rPr>
          <w:rFonts w:hint="eastAsia"/>
        </w:rPr>
        <w:instrText>","URL":"https://ir.nctu.edu.tw:443/handle/11536/80738","language":"zh_TW","author":[{"family":"</w:instrText>
      </w:r>
      <w:r w:rsidR="00631B40">
        <w:rPr>
          <w:rFonts w:hint="eastAsia"/>
        </w:rPr>
        <w:instrText>梁怡康</w:instrText>
      </w:r>
      <w:r w:rsidR="00631B40">
        <w:rPr>
          <w:rFonts w:hint="eastAsia"/>
        </w:rPr>
        <w:instrText>","given":""},{"family":"Liang","given":"Ti-Kang"},{"family":"</w:instrText>
      </w:r>
      <w:r w:rsidR="00631B40">
        <w:rPr>
          <w:rFonts w:hint="eastAsia"/>
        </w:rPr>
        <w:instrText>楊谷洋</w:instrText>
      </w:r>
      <w:r w:rsidR="00631B40">
        <w:rPr>
          <w:rFonts w:hint="eastAsia"/>
        </w:rPr>
        <w:instrText>","given":""},{"family":"Young","given":"</w:instrText>
      </w:r>
      <w:r w:rsidR="00631B40">
        <w:instrText xml:space="preserve">Kuu-Young"}],"issued":{"date-parts":[["2006"]]},"accessed":{"date-parts":[["2018",10,25]]}}}],"schema":"https://github.com/citation-style-language/schema/raw/master/csl-citation.json"} </w:instrText>
      </w:r>
      <w:r w:rsidR="00026693">
        <w:fldChar w:fldCharType="separate"/>
      </w:r>
      <w:r w:rsidR="00631B40" w:rsidRPr="00631B40">
        <w:t>[8], [14], [18], [20], [21], [26], [30]</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33E11EAC"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631B40">
        <w:instrText xml:space="preserve"> ADDIN ZOTERO_ITEM CSL_CITATION {"citationID":"Y6bloAHv","properties":{"formattedCitation":"[23]","plainCitation":"[23]","noteIndex":0},"citationItems":[{"id":"uz2kpCKg/fubcg0aQ","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631B40" w:rsidRPr="00631B40">
        <w:t>[23]</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631B40">
        <w:instrText xml:space="preserve"> ADDIN ZOTERO_ITEM CSL_CITATION {"citationID":"seNkCUL2","properties":{"formattedCitation":"[31]","plainCitation":"[31]","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631B40" w:rsidRPr="00631B40">
        <w:t>[31]</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54EB6215" w:rsidR="00CB4C0F" w:rsidRDefault="00061307" w:rsidP="0071267E">
      <w:pPr>
        <w:pStyle w:val="Caption"/>
      </w:pPr>
      <w:bookmarkStart w:id="142" w:name="_Toc5286300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2"/>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Heading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14C4BB1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31B40">
        <w:instrText xml:space="preserve"> ADDIN ZOTERO_ITEM CSL_CITATION {"citationID":"DKG3BaOB","properties":{"formattedCitation":"[22]","plainCitation":"[22]","noteIndex":0},"citationItems":[{"id":"uz2kpCKg/ikimNC07","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631B40" w:rsidRPr="00631B40">
        <w:t>[22]</w:t>
      </w:r>
      <w:r>
        <w:fldChar w:fldCharType="end"/>
      </w:r>
      <w:r>
        <w:rPr>
          <w:rFonts w:hint="eastAsia"/>
        </w:rPr>
        <w:t>，多用來濾除動作產生的雜訊</w:t>
      </w:r>
      <w:r>
        <w:fldChar w:fldCharType="begin"/>
      </w:r>
      <w:r w:rsidR="00631B40">
        <w:instrText xml:space="preserve"> ADDIN ZOTERO_ITEM CSL_CITATION {"citationID":"zVmn6Dpz","properties":{"formattedCitation":"[23]","plainCitation":"[23]","noteIndex":0},"citationItems":[{"id":"uz2kpCKg/fubcg0aQ","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631B40" w:rsidRPr="00631B40">
        <w:t>[23]</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5C404AB3" w:rsidR="000D1334" w:rsidRDefault="0001046B" w:rsidP="000550EB">
      <w:r>
        <w:rPr>
          <w:rFonts w:hint="eastAsia"/>
        </w:rPr>
        <w:t>在第二章我們介紹了</w:t>
      </w:r>
      <w:r w:rsidR="007F73B0">
        <w:rPr>
          <w:rFonts w:hint="eastAsia"/>
        </w:rPr>
        <w:t>nICA</w:t>
      </w:r>
      <w:r w:rsidR="00AA6EB1">
        <w:fldChar w:fldCharType="begin"/>
      </w:r>
      <w:r w:rsidR="00631B40">
        <w:instrText xml:space="preserve"> ADDIN ZOTERO_ITEM CSL_CITATION {"citationID":"06qoWLR4","properties":{"formattedCitation":"[24]","plainCitation":"[24]","noteIndex":0},"citationItems":[{"id":"uz2kpCKg/gcY7PE42","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631B40" w:rsidRPr="00631B40">
        <w:t>[24]</w:t>
      </w:r>
      <w:r w:rsidR="00AA6EB1">
        <w:fldChar w:fldCharType="end"/>
      </w:r>
      <w:r w:rsidR="00AA6EB1">
        <w:rPr>
          <w:rFonts w:hint="eastAsia"/>
        </w:rPr>
        <w:t>以及</w:t>
      </w:r>
      <w:r>
        <w:rPr>
          <w:rFonts w:hint="eastAsia"/>
        </w:rPr>
        <w:t>TDSEP</w:t>
      </w:r>
      <w:r>
        <w:fldChar w:fldCharType="begin"/>
      </w:r>
      <w:r w:rsidR="00631B40">
        <w:instrText xml:space="preserve"> ADDIN ZOTERO_ITEM CSL_CITATION {"citationID":"yITU2R0x","properties":{"formattedCitation":"[25]","plainCitation":"[2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631B40" w:rsidRPr="00631B40">
        <w:t>[2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01AA8E8D"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631B40">
        <w:instrText xml:space="preserve"> ADDIN ZOTERO_ITEM CSL_CITATION {"citationID":"ho119QOT","properties":{"formattedCitation":"[22]","plainCitation":"[22]","noteIndex":0},"citationItems":[{"id":"uz2kpCKg/ikimNC07","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631B40" w:rsidRPr="00631B40">
        <w:t>[22]</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7317941A" w:rsidR="00DD0C0E" w:rsidRDefault="00DD0C0E" w:rsidP="0071267E">
      <w:pPr>
        <w:pStyle w:val="Caption"/>
      </w:pPr>
      <w:bookmarkStart w:id="147" w:name="_Toc528630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6CC9BF6B" w:rsidR="002E043B" w:rsidRDefault="001322E1" w:rsidP="0071267E">
      <w:pPr>
        <w:pStyle w:val="Caption"/>
      </w:pPr>
      <w:bookmarkStart w:id="148" w:name="_Toc528630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17FF2569" w:rsidR="00DD0C0E" w:rsidRDefault="00DD0C0E" w:rsidP="0071267E">
      <w:pPr>
        <w:pStyle w:val="Caption"/>
      </w:pPr>
      <w:bookmarkStart w:id="149" w:name="_Toc5286300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2EEBB3E" w:rsidR="00DD0C0E" w:rsidRDefault="00DD0C0E" w:rsidP="0071267E">
      <w:pPr>
        <w:pStyle w:val="Caption"/>
      </w:pPr>
      <w:bookmarkStart w:id="150" w:name="_Toc5286300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6F33EA7A" w:rsidR="00DD0C0E" w:rsidRDefault="00DD0C0E" w:rsidP="0071267E">
            <w:pPr>
              <w:pStyle w:val="Caption"/>
            </w:pPr>
            <w:bookmarkStart w:id="151" w:name="_Toc5286300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1"/>
          </w:p>
        </w:tc>
        <w:tc>
          <w:tcPr>
            <w:tcW w:w="4153" w:type="dxa"/>
          </w:tcPr>
          <w:p w14:paraId="7131D831" w14:textId="02F23197" w:rsidR="00DD0C0E" w:rsidRDefault="00DD0C0E" w:rsidP="0071267E">
            <w:pPr>
              <w:pStyle w:val="Caption"/>
            </w:pPr>
            <w:bookmarkStart w:id="152" w:name="_Toc5286300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w:t>
            </w:r>
            <w:r w:rsidR="00292C32">
              <w:rPr>
                <w:rFonts w:hint="eastAsia"/>
              </w:rPr>
              <w:t>分佈</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29AEDEDA" w:rsidR="00A84974" w:rsidRDefault="00A84974" w:rsidP="0071267E">
      <w:pPr>
        <w:pStyle w:val="Caption"/>
      </w:pPr>
      <w:bookmarkStart w:id="154" w:name="_Toc5286300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0D0A2145" w:rsidR="00CB5885" w:rsidRDefault="00155168" w:rsidP="0071267E">
      <w:pPr>
        <w:pStyle w:val="Caption"/>
      </w:pPr>
      <w:bookmarkStart w:id="155" w:name="_Toc5286300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687919AE" w:rsidR="00D570D6" w:rsidRDefault="00D570D6" w:rsidP="0071267E">
            <w:pPr>
              <w:pStyle w:val="Caption"/>
            </w:pPr>
            <w:bookmarkStart w:id="156" w:name="_Toc5286300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6"/>
          </w:p>
        </w:tc>
        <w:tc>
          <w:tcPr>
            <w:tcW w:w="4153" w:type="dxa"/>
          </w:tcPr>
          <w:p w14:paraId="36B3669E" w14:textId="323E50CE" w:rsidR="00B268CF" w:rsidRPr="00B268CF" w:rsidRDefault="00D570D6" w:rsidP="0071267E">
            <w:pPr>
              <w:pStyle w:val="Caption"/>
            </w:pPr>
            <w:bookmarkStart w:id="157" w:name="_Toc528630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5AEAFDF2" w:rsidR="00D37CB4" w:rsidRDefault="00256110" w:rsidP="0071267E">
      <w:pPr>
        <w:pStyle w:val="Caption"/>
      </w:pPr>
      <w:bookmarkStart w:id="159" w:name="_Toc528630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798F490E" w:rsidR="00B12D90" w:rsidRDefault="00B12D90" w:rsidP="0071267E">
            <w:pPr>
              <w:pStyle w:val="Caption"/>
            </w:pPr>
            <w:bookmarkStart w:id="160" w:name="_Toc528630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0"/>
          </w:p>
        </w:tc>
        <w:tc>
          <w:tcPr>
            <w:tcW w:w="4206" w:type="dxa"/>
          </w:tcPr>
          <w:p w14:paraId="25AAC8A7" w14:textId="77F49697" w:rsidR="00B12D90" w:rsidRDefault="00B12D90" w:rsidP="0071267E">
            <w:pPr>
              <w:pStyle w:val="Caption"/>
            </w:pPr>
            <w:bookmarkStart w:id="161" w:name="_Toc528630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4DF6537B"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631B40">
        <w:instrText xml:space="preserve"> ADDIN ZOTERO_ITEM CSL_CITATION {"citationID":"KuqyBMBW","properties":{"formattedCitation":"[14], [16], [18]","plainCitation":"[14], [16], [18]","noteIndex":0},"citationItems":[{"id":"uz2kpCKg/8AA1goIo","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uz2kpCKg/3MkMHhic","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uz2kpCKg/5LMXDIk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631B40" w:rsidRPr="00631B40">
        <w:t>[14], [16], [18]</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631B40">
        <w:instrText xml:space="preserve"> ADDIN ZOTERO_ITEM CSL_CITATION {"citationID":"JkleZ8Db","properties":{"formattedCitation":"[8], [9], [17], [19], [21], [56]","plainCitation":"[8], [9], [17], [19], [21], [56]","noteIndex":0},"citationItems":[{"id":"uz2kpCKg/to59kN1z","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YbMuWV8Y","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uz2kpCKg/MRiFfY7R","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uz2kpCKg/FTxlxSSR","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uz2kpCKg/9cGDgcul","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631B40" w:rsidRPr="00631B40">
        <w:t>[8], [9], [17], [19], [21],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2C164A4"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631B40">
        <w:instrText xml:space="preserve"> ADDIN ZOTERO_ITEM CSL_CITATION {"citationID":"M6po3Tir","properties":{"formattedCitation":"[8], [17], [19], [56]","plainCitation":"[8], [17], [19], [56]","noteIndex":0},"citationItems":[{"id":"uz2kpCKg/to59kN1z","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uz2kpCKg/MRiFfY7R","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uz2kpCKg/FTxlxSSR","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631B40" w:rsidRPr="00631B40">
        <w:t>[8], [17], [19],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631B40">
        <w:instrText xml:space="preserve"> ADDIN ZOTERO_ITEM CSL_CITATION {"citationID":"3INyTv46","properties":{"formattedCitation":"[30]","plainCitation":"[30]","dontUpdate":true,"noteIndex":0},"citationItems":[{"id":"uz2kpCKg/9cGDgcul","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6D8FF520"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631B40">
        <w:instrText xml:space="preserve"> ADDIN ZOTERO_ITEM CSL_CITATION {"citationID":"j8KgdNVQ","properties":{"formattedCitation":"[21]","plainCitation":"[21]","noteIndex":0},"citationItems":[{"id":"uz2kpCKg/9cGDgcul","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631B40" w:rsidRPr="00631B40">
        <w:t>[2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631B40">
        <w:instrText xml:space="preserve"> ADDIN ZOTERO_ITEM CSL_CITATION {"citationID":"SjoSKYdx","properties":{"formattedCitation":"[9]","plainCitation":"[9]","noteIndex":0},"citationItems":[{"id":"uz2kpCKg/YbMuWV8Y","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631B40" w:rsidRPr="00631B40">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5A5E982F" w:rsidR="00F325F4" w:rsidRDefault="00354FC5" w:rsidP="0071267E">
            <w:pPr>
              <w:pStyle w:val="Caption"/>
            </w:pPr>
            <w:bookmarkStart w:id="163" w:name="_Toc528630073"/>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6C23C42B" w:rsidR="00753A7B" w:rsidRDefault="00DB129F" w:rsidP="008F29C2">
            <w:pPr>
              <w:ind w:firstLine="0"/>
              <w:jc w:val="center"/>
            </w:pPr>
            <w:bookmarkStart w:id="164" w:name="_Toc528630074"/>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3DE9D13F" w:rsidR="00BF112F" w:rsidRDefault="00BF112F" w:rsidP="0071267E">
            <w:pPr>
              <w:pStyle w:val="Caption"/>
            </w:pPr>
            <w:bookmarkStart w:id="165" w:name="_Toc5286300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9</w:t>
            </w:r>
            <w:r>
              <w:fldChar w:fldCharType="end"/>
            </w:r>
            <w:r>
              <w:t xml:space="preserve"> – </w:t>
            </w:r>
            <w:r>
              <w:rPr>
                <w:rFonts w:hint="eastAsia"/>
              </w:rPr>
              <w:t>四通道</w:t>
            </w:r>
            <w:r>
              <w:t>sEMG</w:t>
            </w:r>
            <w:r>
              <w:rPr>
                <w:rFonts w:hint="eastAsia"/>
              </w:rPr>
              <w:t>放置範例</w:t>
            </w:r>
            <w:bookmarkEnd w:id="165"/>
          </w:p>
        </w:tc>
        <w:tc>
          <w:tcPr>
            <w:tcW w:w="4258" w:type="dxa"/>
          </w:tcPr>
          <w:p w14:paraId="75B8A102" w14:textId="459DD8B5" w:rsidR="00BF112F" w:rsidRDefault="00BF112F" w:rsidP="0071267E">
            <w:pPr>
              <w:pStyle w:val="Caption"/>
            </w:pPr>
            <w:bookmarkStart w:id="166" w:name="_Toc5286300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0</w:t>
            </w:r>
            <w:r>
              <w:fldChar w:fldCharType="end"/>
            </w:r>
            <w:r>
              <w:t xml:space="preserve"> – </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28DBE9E1" w:rsidR="000A6A7E" w:rsidRDefault="000A6A7E" w:rsidP="000A6A7E">
            <w:pPr>
              <w:ind w:firstLine="0"/>
            </w:pPr>
            <w:bookmarkStart w:id="167" w:name="_Toc52863007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5A3D4173" w:rsidR="000A6A7E" w:rsidRDefault="000A6A7E" w:rsidP="000A6A7E">
            <w:pPr>
              <w:ind w:firstLine="0"/>
            </w:pPr>
            <w:bookmarkStart w:id="168" w:name="_Toc52863007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0B18E906" w:rsidR="000A6A7E" w:rsidRDefault="000A6A7E" w:rsidP="000A6A7E">
            <w:pPr>
              <w:ind w:firstLine="0"/>
            </w:pPr>
            <w:bookmarkStart w:id="169" w:name="_Toc528630079"/>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Heading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CC1AD90"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8C6B83">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1ABCDBF5"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631B40">
        <w:instrText xml:space="preserve"> ADDIN ZOTERO_ITEM CSL_CITATION {"citationID":"HQlsaifP","properties":{"formattedCitation":"[25]","plainCitation":"[2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631B40" w:rsidRPr="00631B40">
        <w:t>[2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167BC9"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8B35AE7"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8C6B83">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167BC9"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045DD50E" w:rsidR="00751390" w:rsidRDefault="00177C6D" w:rsidP="0071267E">
      <w:pPr>
        <w:pStyle w:val="Caption"/>
      </w:pPr>
      <w:bookmarkStart w:id="174" w:name="_Toc5286300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4</w:t>
      </w:r>
      <w:r>
        <w:fldChar w:fldCharType="end"/>
      </w:r>
      <w:r>
        <w:t xml:space="preserve"> – 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22A46D3D" w:rsidR="001E3234" w:rsidRPr="00684D13" w:rsidRDefault="001E3234" w:rsidP="0071267E">
      <w:pPr>
        <w:pStyle w:val="Caption"/>
      </w:pPr>
      <w:bookmarkStart w:id="175" w:name="_Toc5286300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5</w:t>
      </w:r>
      <w:r w:rsidRPr="00684D13">
        <w:fldChar w:fldCharType="end"/>
      </w:r>
      <w:r w:rsidRPr="00684D13">
        <w:t xml:space="preserve"> – 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36D902D7" w:rsidR="00D30BB7" w:rsidRPr="00684D13" w:rsidRDefault="00D30BB7" w:rsidP="0071267E">
      <w:pPr>
        <w:pStyle w:val="Caption"/>
      </w:pPr>
      <w:bookmarkStart w:id="176" w:name="_Toc52863008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6</w:t>
      </w:r>
      <w:r w:rsidRPr="00684D13">
        <w:fldChar w:fldCharType="end"/>
      </w:r>
      <w:r w:rsidRPr="00684D13">
        <w:t xml:space="preserve"> – </w:t>
      </w:r>
      <w:r>
        <w:rPr>
          <w:rFonts w:hint="eastAsia"/>
        </w:rPr>
        <w:t>RMS-TDSEP</w:t>
      </w:r>
      <w:r w:rsidRPr="00684D13">
        <w:t>訊號處理流程</w:t>
      </w:r>
      <w:bookmarkEnd w:id="176"/>
    </w:p>
    <w:p w14:paraId="74B721DC" w14:textId="443AD25C" w:rsidR="00504C29" w:rsidRDefault="00203521" w:rsidP="00915AB6">
      <w:pPr>
        <w:pStyle w:val="Heading1"/>
      </w:pPr>
      <w:bookmarkStart w:id="177" w:name="_Toc528338412"/>
      <w:bookmarkStart w:id="178" w:name="_Toc528703238"/>
      <w:r>
        <w:rPr>
          <w:rFonts w:hint="eastAsia"/>
        </w:rPr>
        <w:lastRenderedPageBreak/>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08D1C7FF"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631B40">
        <w:instrText xml:space="preserve"> ADDIN ZOTERO_ITEM CSL_CITATION {"citationID":"BeZSrslN","properties":{"formattedCitation":"[11]","plainCitation":"[11]","noteIndex":0},"citationItems":[{"id":"uz2kpCKg/uPWfdMnu","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631B40" w:rsidRPr="00631B40">
        <w:t>[1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44F362F1" w:rsidR="00D917FF" w:rsidRDefault="00D917FF" w:rsidP="0071267E">
            <w:pPr>
              <w:pStyle w:val="Caption"/>
            </w:pPr>
            <w:bookmarkStart w:id="183" w:name="_Toc5286300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59E9152" w:rsidR="00BC484C" w:rsidRPr="006663E8" w:rsidRDefault="00A47152" w:rsidP="006663E8">
            <w:pPr>
              <w:ind w:firstLine="0"/>
              <w:jc w:val="center"/>
              <w:rPr>
                <w:sz w:val="28"/>
                <w:szCs w:val="28"/>
              </w:rPr>
            </w:pPr>
            <w:bookmarkStart w:id="184" w:name="_Toc528630084"/>
            <w:bookmarkStart w:id="185" w:name="_Toc5281703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631B40">
              <w:instrText xml:space="preserve"> ADDIN ZOTERO_ITEM CSL_CITATION {"citationID":"oJLTtUip","properties":{"formattedCitation":"[11]","plainCitation":"[11]","noteIndex":0},"citationItems":[{"id":"uz2kpCKg/uPWfdMnu","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bookmarkEnd w:id="184"/>
            <w:bookmarkEnd w:id="185"/>
            <w:r w:rsidR="00631B40" w:rsidRPr="00631B40">
              <w:t>[11]</w:t>
            </w:r>
            <w:r w:rsidRPr="00E73EEA">
              <w:fldChar w:fldCharType="end"/>
            </w:r>
          </w:p>
        </w:tc>
      </w:tr>
    </w:tbl>
    <w:p w14:paraId="0930C3CF" w14:textId="3F053849" w:rsidR="000E442B" w:rsidRPr="000E442B" w:rsidRDefault="000E442B" w:rsidP="006663E8">
      <w:pPr>
        <w:ind w:firstLine="0"/>
      </w:pPr>
    </w:p>
    <w:p w14:paraId="689F7942" w14:textId="42190F4D"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631B40">
        <w:instrText xml:space="preserve"> ADDIN ZOTERO_ITEM CSL_CITATION {"citationID":"LrGca640","properties":{"formattedCitation":"[57]","plainCitation":"[57]","noteIndex":0},"citationItems":[{"id":"uz2kpCKg/hmNavyvu","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27E08A82"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631B40">
        <w:instrText xml:space="preserve"> ADDIN ZOTERO_ITEM CSL_CITATION {"citationID":"mkHcKjFD","properties":{"formattedCitation":"[11], [57]","plainCitation":"[11], [57]","noteIndex":0},"citationItems":[{"id":"uz2kpCKg/uPWfdMnu","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uz2kpCKg/hmNavyvu","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631B40" w:rsidRPr="00631B40">
        <w:t>[1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4DB6C04" w:rsidR="00BA5404" w:rsidRDefault="00BA5404" w:rsidP="0071267E">
            <w:pPr>
              <w:pStyle w:val="Caption"/>
            </w:pPr>
            <w:bookmarkStart w:id="186" w:name="_Toc5286300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464405BE" w:rsidR="00BA5404" w:rsidRDefault="00BA5404" w:rsidP="0071267E">
            <w:pPr>
              <w:pStyle w:val="Caption"/>
            </w:pPr>
            <w:bookmarkStart w:id="187" w:name="_Toc5286300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3F49D68" w:rsidR="00707C3C" w:rsidRDefault="00707C3C" w:rsidP="0071267E">
            <w:pPr>
              <w:pStyle w:val="Caption"/>
            </w:pPr>
            <w:bookmarkStart w:id="188" w:name="_Toc5286300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1</w:t>
            </w:r>
            <w:r>
              <w:fldChar w:fldCharType="end"/>
            </w:r>
            <w:r w:rsidR="00837111">
              <w:t xml:space="preserve"> – </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C5AEF13" w:rsidR="00707C3C" w:rsidRDefault="00707C3C" w:rsidP="0071267E">
            <w:pPr>
              <w:pStyle w:val="Caption"/>
            </w:pPr>
            <w:bookmarkStart w:id="189" w:name="_Toc5286300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8F8C371" w:rsidR="00BC3C6D" w:rsidRDefault="00BC3C6D" w:rsidP="00707C3C">
            <w:pPr>
              <w:ind w:firstLine="0"/>
              <w:jc w:val="center"/>
              <w:rPr>
                <w:noProof/>
              </w:rPr>
            </w:pPr>
            <w:bookmarkStart w:id="190" w:name="_Toc5286300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0"/>
          </w:p>
        </w:tc>
        <w:tc>
          <w:tcPr>
            <w:tcW w:w="4258" w:type="dxa"/>
          </w:tcPr>
          <w:p w14:paraId="19D911C3" w14:textId="13C291EA" w:rsidR="00BC3C6D" w:rsidRDefault="00BC3C6D" w:rsidP="00976D98">
            <w:pPr>
              <w:keepNext/>
              <w:ind w:firstLine="0"/>
              <w:jc w:val="center"/>
              <w:rPr>
                <w:noProof/>
              </w:rPr>
            </w:pPr>
            <w:bookmarkStart w:id="191" w:name="_Toc5286300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04779702" w:rsidR="009033B6" w:rsidRDefault="00043217" w:rsidP="0071267E">
      <w:pPr>
        <w:pStyle w:val="Caption"/>
      </w:pPr>
      <w:bookmarkStart w:id="192" w:name="_Toc5286300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09A57DB1" w:rsidR="009033B6" w:rsidRPr="002C1F13" w:rsidRDefault="005A5EDC" w:rsidP="0071267E">
      <w:pPr>
        <w:pStyle w:val="Caption"/>
      </w:pPr>
      <w:bookmarkStart w:id="193" w:name="_Toc528630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lastRenderedPageBreak/>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49899D6E" w:rsidR="00F050FE" w:rsidRPr="002273CA" w:rsidRDefault="00F050FE" w:rsidP="00E80C81">
            <w:pPr>
              <w:keepNext/>
              <w:ind w:firstLine="0"/>
              <w:jc w:val="center"/>
              <w:rPr>
                <w:noProof/>
              </w:rPr>
            </w:pPr>
            <w:bookmarkStart w:id="198" w:name="_Toc528630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7</w:t>
            </w:r>
            <w:r>
              <w:fldChar w:fldCharType="end"/>
            </w:r>
            <w:r>
              <w:rPr>
                <w:rFonts w:hint="eastAsia"/>
              </w:rPr>
              <w:t xml:space="preserve"> </w:t>
            </w:r>
            <w:r>
              <w:t xml:space="preserve">– </w:t>
            </w:r>
            <w:r>
              <w:rPr>
                <w:rFonts w:hint="eastAsia"/>
              </w:rPr>
              <w:t>訓練階段軟體流程</w:t>
            </w:r>
            <w:bookmarkEnd w:id="198"/>
          </w:p>
        </w:tc>
        <w:tc>
          <w:tcPr>
            <w:tcW w:w="4258" w:type="dxa"/>
          </w:tcPr>
          <w:p w14:paraId="41F980F1" w14:textId="2C0E1483" w:rsidR="00F050FE" w:rsidRPr="00476C95" w:rsidRDefault="00F050FE" w:rsidP="00E60746">
            <w:pPr>
              <w:ind w:firstLine="0"/>
              <w:jc w:val="center"/>
              <w:rPr>
                <w:noProof/>
              </w:rPr>
            </w:pPr>
            <w:bookmarkStart w:id="199" w:name="_Toc5286300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8</w:t>
            </w:r>
            <w:r>
              <w:fldChar w:fldCharType="end"/>
            </w:r>
            <w:r>
              <w:rPr>
                <w:rFonts w:hint="eastAsia"/>
              </w:rPr>
              <w:t xml:space="preserve"> </w:t>
            </w:r>
            <w:r>
              <w:t xml:space="preserve">– </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21B95109" w:rsidR="001D325E" w:rsidRDefault="00512D1A" w:rsidP="0071267E">
      <w:pPr>
        <w:pStyle w:val="Caption"/>
      </w:pPr>
      <w:bookmarkStart w:id="202" w:name="_Toc5286300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9</w:t>
      </w:r>
      <w:r>
        <w:fldChar w:fldCharType="end"/>
      </w:r>
      <w:r>
        <w:t xml:space="preserve"> – </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36CB496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8C6B83">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783EDB8A"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631B40">
        <w:instrText xml:space="preserve"> ADDIN ZOTERO_ITEM CSL_CITATION {"citationID":"3Dv0OMaM","properties":{"formattedCitation":"[16]","plainCitation":"[16]","noteIndex":0},"citationItems":[{"id":"uz2kpCKg/3MkMHhic","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631B40" w:rsidRPr="00631B40">
        <w:t>[16]</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4D99D21F" w:rsidR="003E0B14" w:rsidRPr="001C6964" w:rsidRDefault="003E0B14" w:rsidP="0071267E">
      <w:pPr>
        <w:pStyle w:val="Caption"/>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71AA0B26" w:rsidR="00DC1743" w:rsidRPr="00DC1743" w:rsidRDefault="005D11BA" w:rsidP="0071267E">
      <w:pPr>
        <w:pStyle w:val="Caption"/>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69E251D1" w:rsidR="00B63351" w:rsidRDefault="00862C63" w:rsidP="00862C63">
      <w:pPr>
        <w:wordWrap/>
        <w:snapToGrid/>
        <w:spacing w:line="240" w:lineRule="auto"/>
        <w:ind w:firstLine="0"/>
        <w:jc w:val="center"/>
        <w:rPr>
          <w:szCs w:val="20"/>
        </w:rPr>
      </w:pPr>
      <w:bookmarkStart w:id="210" w:name="_Toc52863009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0"/>
    </w:p>
    <w:p w14:paraId="6891F8AB" w14:textId="3EDDF042" w:rsidR="0096747E" w:rsidRPr="001C6964" w:rsidRDefault="0096747E" w:rsidP="0071267E">
      <w:pPr>
        <w:pStyle w:val="Caption"/>
      </w:pPr>
      <w:bookmarkStart w:id="211"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4</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2" w:name="_Toc528630107"/>
    </w:p>
    <w:p w14:paraId="7A343F77" w14:textId="15768AB7"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5</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4C10B2D" w:rsidR="00D63162" w:rsidRDefault="00256F6F" w:rsidP="00256F6F">
      <w:pPr>
        <w:wordWrap/>
        <w:snapToGrid/>
        <w:spacing w:line="240" w:lineRule="auto"/>
        <w:ind w:firstLine="0"/>
        <w:jc w:val="center"/>
      </w:pPr>
      <w:bookmarkStart w:id="213" w:name="_Toc52863009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6E7740D1" w:rsidR="00D63162" w:rsidRPr="001C6964" w:rsidRDefault="00D63162" w:rsidP="0071267E">
      <w:pPr>
        <w:pStyle w:val="Caption"/>
      </w:pPr>
      <w:bookmarkStart w:id="214"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6</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75C080A2" w:rsidR="00D63162" w:rsidRPr="00DC1743" w:rsidRDefault="00D63162" w:rsidP="0071267E">
      <w:pPr>
        <w:pStyle w:val="Caption"/>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7</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24481F39" w:rsidR="00532BC0" w:rsidRDefault="00241004" w:rsidP="00241004">
      <w:pPr>
        <w:wordWrap/>
        <w:snapToGrid/>
        <w:spacing w:line="240" w:lineRule="auto"/>
        <w:ind w:firstLine="0"/>
        <w:jc w:val="center"/>
      </w:pPr>
      <w:bookmarkStart w:id="216" w:name="_Toc52863009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529EB5AF" w:rsidR="00532BC0" w:rsidRPr="001C6964" w:rsidRDefault="00532BC0" w:rsidP="0071267E">
      <w:pPr>
        <w:pStyle w:val="Caption"/>
      </w:pPr>
      <w:bookmarkStart w:id="217"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05FDC8B8" w:rsidR="00532BC0" w:rsidRPr="00DC1743" w:rsidRDefault="00532BC0" w:rsidP="0071267E">
      <w:pPr>
        <w:pStyle w:val="Caption"/>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9</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4FD4A906" w:rsidR="00532BC0" w:rsidRDefault="00532BC0" w:rsidP="00532BC0">
      <w:pPr>
        <w:wordWrap/>
        <w:snapToGrid/>
        <w:spacing w:line="240" w:lineRule="auto"/>
        <w:ind w:firstLine="0"/>
        <w:jc w:val="center"/>
        <w:rPr>
          <w:szCs w:val="20"/>
        </w:rPr>
      </w:pPr>
      <w:bookmarkStart w:id="219" w:name="_Toc528630099"/>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3EB07033" w:rsidR="00456E56" w:rsidRPr="001C6964" w:rsidRDefault="00456E56" w:rsidP="0071267E">
      <w:pPr>
        <w:pStyle w:val="Caption"/>
      </w:pPr>
      <w:bookmarkStart w:id="220"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0</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1" w:name="_Toc528630113"/>
    </w:p>
    <w:p w14:paraId="7EB0AD5D" w14:textId="0E33A2AA"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2" w:name="_Toc528630114"/>
    </w:p>
    <w:p w14:paraId="31948CD2" w14:textId="4D29AFCA"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4175E628" w:rsidR="003F596E" w:rsidRDefault="003F596E" w:rsidP="0071267E">
      <w:pPr>
        <w:pStyle w:val="Caption"/>
      </w:pPr>
      <w:bookmarkStart w:id="223"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4" w:name="_Toc528630116"/>
    </w:p>
    <w:p w14:paraId="6BF4A8EE" w14:textId="793AD97C"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4</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68E9EFE2" w:rsidR="001C52A2" w:rsidRPr="001C6964" w:rsidRDefault="001C52A2" w:rsidP="0071267E">
      <w:pPr>
        <w:pStyle w:val="Caption"/>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5</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7" w:name="_Toc528630118"/>
    </w:p>
    <w:p w14:paraId="1EC75D0E" w14:textId="527B2F8E"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6</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72411382" w:rsidR="00157F82" w:rsidRDefault="00157F82" w:rsidP="0071267E">
      <w:pPr>
        <w:pStyle w:val="Caption"/>
      </w:pPr>
      <w:bookmarkStart w:id="228" w:name="_Toc528630100"/>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8"/>
    </w:p>
    <w:p w14:paraId="435637AF" w14:textId="77777777" w:rsidR="000243A8" w:rsidRPr="000243A8" w:rsidRDefault="000243A8" w:rsidP="000243A8"/>
    <w:p w14:paraId="0AEDB76F" w14:textId="41863C93" w:rsidR="001C52A2" w:rsidRPr="001C6964" w:rsidRDefault="001C52A2" w:rsidP="0071267E">
      <w:pPr>
        <w:pStyle w:val="Caption"/>
      </w:pPr>
      <w:bookmarkStart w:id="229"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7</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7864CEB8" w:rsidR="001C52A2" w:rsidRPr="00DC1743" w:rsidRDefault="001C52A2" w:rsidP="0071267E">
      <w:pPr>
        <w:pStyle w:val="Caption"/>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8</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231BA9FA" w:rsidR="001C52A2" w:rsidRDefault="00AC6375" w:rsidP="006729D4">
      <w:pPr>
        <w:wordWrap/>
        <w:snapToGrid/>
        <w:spacing w:line="240" w:lineRule="auto"/>
        <w:ind w:firstLine="0"/>
        <w:jc w:val="center"/>
      </w:pPr>
      <w:bookmarkStart w:id="231" w:name="_Toc528630101"/>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1"/>
      <w:r w:rsidR="001C52A2">
        <w:br w:type="page"/>
      </w:r>
    </w:p>
    <w:p w14:paraId="346C83AB" w14:textId="38F660EC" w:rsidR="001C52A2" w:rsidRPr="001C6964" w:rsidRDefault="001C52A2" w:rsidP="0071267E">
      <w:pPr>
        <w:pStyle w:val="Caption"/>
      </w:pPr>
      <w:bookmarkStart w:id="232"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9</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3638350" w:rsidR="001C52A2" w:rsidRPr="00DC1743" w:rsidRDefault="001C52A2" w:rsidP="0071267E">
      <w:pPr>
        <w:pStyle w:val="Caption"/>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0</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C60B083" w:rsidR="001C52A2" w:rsidRDefault="00AC6375" w:rsidP="006729D4">
      <w:pPr>
        <w:wordWrap/>
        <w:snapToGrid/>
        <w:spacing w:line="240" w:lineRule="auto"/>
        <w:ind w:firstLine="0"/>
        <w:jc w:val="center"/>
      </w:pPr>
      <w:bookmarkStart w:id="234" w:name="_Toc528630102"/>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4"/>
      <w:r w:rsidR="001C52A2">
        <w:br w:type="page"/>
      </w:r>
    </w:p>
    <w:p w14:paraId="2B1EB2B7" w14:textId="77777777" w:rsidR="008348BF" w:rsidRDefault="008348BF" w:rsidP="0071267E">
      <w:pPr>
        <w:pStyle w:val="Caption"/>
      </w:pPr>
      <w:bookmarkStart w:id="235" w:name="_Toc528630123"/>
    </w:p>
    <w:p w14:paraId="6DA96328" w14:textId="2A5D6594"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6" w:name="_Toc528630124"/>
    </w:p>
    <w:p w14:paraId="24E41A0E" w14:textId="5E4ADFD4"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7" w:name="_Toc528630125"/>
    </w:p>
    <w:p w14:paraId="7FB5D362" w14:textId="2191CBB6"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3</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40994EA8" w:rsidR="008C634A" w:rsidRDefault="008C634A" w:rsidP="0071267E">
      <w:pPr>
        <w:pStyle w:val="Caption"/>
      </w:pPr>
      <w:bookmarkStart w:id="238"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4</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26525F5B" w:rsidR="008C634A" w:rsidRPr="001C6964" w:rsidRDefault="008C634A" w:rsidP="0071267E">
      <w:pPr>
        <w:pStyle w:val="Caption"/>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5</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40" w:name="_Toc528703251"/>
      <w:r>
        <w:rPr>
          <w:rFonts w:hint="eastAsia"/>
        </w:rPr>
        <w:t>實驗結果分析</w:t>
      </w:r>
      <w:bookmarkEnd w:id="240"/>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1" w:name="_Toc528703252"/>
      <w:r>
        <w:rPr>
          <w:rFonts w:hint="eastAsia"/>
        </w:rPr>
        <w:lastRenderedPageBreak/>
        <w:t>結論與未來展望</w:t>
      </w:r>
      <w:bookmarkEnd w:id="241"/>
    </w:p>
    <w:p w14:paraId="13514545" w14:textId="244743F6" w:rsidR="008B4553" w:rsidRDefault="008B4553" w:rsidP="008B4553">
      <w:pPr>
        <w:pStyle w:val="Heading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Title"/>
      </w:pPr>
      <w:bookmarkStart w:id="244" w:name="_Toc528703255"/>
      <w:r>
        <w:rPr>
          <w:rFonts w:hint="eastAsia"/>
        </w:rPr>
        <w:lastRenderedPageBreak/>
        <w:t>參考文獻</w:t>
      </w:r>
      <w:bookmarkEnd w:id="244"/>
    </w:p>
    <w:p w14:paraId="1954C040" w14:textId="77777777" w:rsidR="00631B40" w:rsidRDefault="00A6412C" w:rsidP="00631B40">
      <w:pPr>
        <w:pStyle w:val="Bibliography"/>
      </w:pPr>
      <w:r>
        <w:fldChar w:fldCharType="begin"/>
      </w:r>
      <w:r w:rsidR="00631B40">
        <w:instrText xml:space="preserve"> ADDIN ZOTERO_BIBL {"uncited":[],"omitted":[],"custom":[]} CSL_BIBLIOGRAPHY </w:instrText>
      </w:r>
      <w:r>
        <w:fldChar w:fldCharType="separate"/>
      </w:r>
      <w:r w:rsidR="00631B40">
        <w:t>[1]</w:t>
      </w:r>
      <w:r w:rsidR="00631B40">
        <w:tab/>
        <w:t xml:space="preserve">V. T. Inman, J. B. deC. M. Saunders, and L. C. Abbott, “OBSERVATIONS ON THE FUNCTION OF THE SHOULDER JOINT,” </w:t>
      </w:r>
      <w:r w:rsidR="00631B40">
        <w:rPr>
          <w:i/>
          <w:iCs/>
        </w:rPr>
        <w:t>JBJS</w:t>
      </w:r>
      <w:r w:rsidR="00631B40">
        <w:t>, vol. 26, no. 1, p. 1, Jan. 1944.</w:t>
      </w:r>
    </w:p>
    <w:p w14:paraId="63600A0D" w14:textId="77777777" w:rsidR="00631B40" w:rsidRDefault="00631B40" w:rsidP="00631B40">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766E7467" w14:textId="77777777" w:rsidR="00631B40" w:rsidRDefault="00631B40" w:rsidP="00631B40">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067491E7" w14:textId="77777777" w:rsidR="00631B40" w:rsidRDefault="00631B40" w:rsidP="00631B40">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410DEF69" w14:textId="77777777" w:rsidR="00631B40" w:rsidRDefault="00631B40" w:rsidP="00631B40">
      <w:pPr>
        <w:pStyle w:val="Bibliography"/>
      </w:pPr>
      <w:r>
        <w:t>[5]</w:t>
      </w:r>
      <w:r>
        <w:tab/>
        <w:t xml:space="preserve">C. Castellini and P. van der Smagt, “Surface EMG in advanced hand prosthetics,” </w:t>
      </w:r>
      <w:r>
        <w:rPr>
          <w:i/>
          <w:iCs/>
        </w:rPr>
        <w:t>Biol. Cybern.</w:t>
      </w:r>
      <w:r>
        <w:t>, vol. 100, no. 1, pp. 35–47, Jan. 2009.</w:t>
      </w:r>
    </w:p>
    <w:p w14:paraId="4EA6543A" w14:textId="77777777" w:rsidR="00631B40" w:rsidRDefault="00631B40" w:rsidP="00631B40">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5DFA210A" w14:textId="77777777" w:rsidR="00631B40" w:rsidRDefault="00631B40" w:rsidP="00631B40">
      <w:pPr>
        <w:pStyle w:val="Bibliography"/>
      </w:pPr>
      <w:r>
        <w:t>[7]</w:t>
      </w:r>
      <w:r>
        <w:tab/>
        <w:t xml:space="preserve">Y. M. Aung and A. Al-Jumaily, “Estimation of Upper Limb Joint Angle Using Surface EMG Signal,” </w:t>
      </w:r>
      <w:r>
        <w:rPr>
          <w:i/>
          <w:iCs/>
        </w:rPr>
        <w:t>Int. J. Adv. Robot. Syst.</w:t>
      </w:r>
      <w:r>
        <w:t>, vol. 10, no. 10, p. 369, Jan. 2013.</w:t>
      </w:r>
    </w:p>
    <w:p w14:paraId="5FD27305" w14:textId="77777777" w:rsidR="00631B40" w:rsidRDefault="00631B40" w:rsidP="00631B40">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2793605C" w14:textId="77777777" w:rsidR="00631B40" w:rsidRDefault="00631B40" w:rsidP="00631B40">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5BE45F38" w14:textId="77777777" w:rsidR="00631B40" w:rsidRDefault="00631B40" w:rsidP="00631B40">
      <w:pPr>
        <w:pStyle w:val="Bibliography"/>
      </w:pPr>
      <w:r>
        <w:t>[10]</w:t>
      </w:r>
      <w:r>
        <w:tab/>
        <w:t xml:space="preserve">O. C. J. Lippold, “The relation between integrated action potentials in a human muscle and its isometric tension,” </w:t>
      </w:r>
      <w:r>
        <w:rPr>
          <w:i/>
          <w:iCs/>
        </w:rPr>
        <w:t>J. Physiol.</w:t>
      </w:r>
      <w:r>
        <w:t>, vol. 117, no. 4, pp. 492–499, Aug. 1952.</w:t>
      </w:r>
    </w:p>
    <w:p w14:paraId="6325D137" w14:textId="77777777" w:rsidR="00631B40" w:rsidRDefault="00631B40" w:rsidP="00631B40">
      <w:pPr>
        <w:pStyle w:val="Bibliography"/>
      </w:pPr>
      <w:r>
        <w:t>[11]</w:t>
      </w:r>
      <w:r>
        <w:tab/>
        <w:t>“Wiley-IEEE Press: Electromyography: Physiology, Engineering, and Non-Invasive Applications - Roberto Merletti, Philip J. Parker.” [Online]. Available: http://www.wiley.com/WileyCDA/WileyTitle/productCd-0471675806,miniSiteCd-IEEE2.html. [Accessed: 21-Oct-2018].</w:t>
      </w:r>
    </w:p>
    <w:p w14:paraId="3CD81E12" w14:textId="77777777" w:rsidR="00631B40" w:rsidRDefault="00631B40" w:rsidP="00631B40">
      <w:pPr>
        <w:pStyle w:val="Bibliography"/>
      </w:pPr>
      <w:r>
        <w:t>[12]</w:t>
      </w:r>
      <w:r>
        <w:tab/>
        <w:t xml:space="preserve">J. R. Daube and D. I. Rubin, “Needle electromyography,” </w:t>
      </w:r>
      <w:r>
        <w:rPr>
          <w:i/>
          <w:iCs/>
        </w:rPr>
        <w:t>Muscle Nerve</w:t>
      </w:r>
      <w:r>
        <w:t>, vol. 39, no. 2, pp. 244–270, Feb. 2009.</w:t>
      </w:r>
    </w:p>
    <w:p w14:paraId="4A067261" w14:textId="77777777" w:rsidR="00631B40" w:rsidRDefault="00631B40" w:rsidP="00631B40">
      <w:pPr>
        <w:pStyle w:val="Bibliography"/>
      </w:pPr>
      <w:r>
        <w:t>[13]</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45EC4E8" w14:textId="77777777" w:rsidR="00631B40" w:rsidRDefault="00631B40" w:rsidP="00631B40">
      <w:pPr>
        <w:pStyle w:val="Bibliography"/>
      </w:pPr>
      <w:r>
        <w:t>[1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2B4F808" w14:textId="77777777" w:rsidR="00631B40" w:rsidRDefault="00631B40" w:rsidP="00631B40">
      <w:pPr>
        <w:pStyle w:val="Bibliography"/>
      </w:pPr>
      <w:r>
        <w:t>[15]</w:t>
      </w:r>
      <w:r>
        <w:tab/>
        <w:t>Zhijun Li, Baocheng Wang, Fuchun Sun, Chenguang Yang, Qing Xie, and Weidong Zhang, “sEMG-Based Joint Force Control for an Upper-Limb P</w:t>
      </w:r>
      <w:r>
        <w:lastRenderedPageBreak/>
        <w:t xml:space="preserve">ower-Assist Exoskeleton Robot,” </w:t>
      </w:r>
      <w:r>
        <w:rPr>
          <w:i/>
          <w:iCs/>
        </w:rPr>
        <w:t>IEEE J. Biomed. Health Inform.</w:t>
      </w:r>
      <w:r>
        <w:t>, vol. 18, no. 3, pp. 1043–1050, May 2014.</w:t>
      </w:r>
    </w:p>
    <w:p w14:paraId="239C3F92" w14:textId="77777777" w:rsidR="00631B40" w:rsidRDefault="00631B40" w:rsidP="00631B40">
      <w:pPr>
        <w:pStyle w:val="Bibliography"/>
      </w:pPr>
      <w:r>
        <w:t>[16]</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3C3F96D6" w14:textId="77777777" w:rsidR="00631B40" w:rsidRDefault="00631B40" w:rsidP="00631B40">
      <w:pPr>
        <w:pStyle w:val="Bibliography"/>
      </w:pPr>
      <w:r>
        <w:t>[17]</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6E8A5E90" w14:textId="77777777" w:rsidR="00631B40" w:rsidRDefault="00631B40" w:rsidP="00631B40">
      <w:pPr>
        <w:pStyle w:val="Bibliography"/>
      </w:pPr>
      <w:r>
        <w:t>[18]</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D5ABDD0" w14:textId="77777777" w:rsidR="00631B40" w:rsidRDefault="00631B40" w:rsidP="00631B40">
      <w:pPr>
        <w:pStyle w:val="Bibliography"/>
      </w:pPr>
      <w:r>
        <w:t>[19]</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D30A603" w14:textId="77777777" w:rsidR="00631B40" w:rsidRDefault="00631B40" w:rsidP="00631B40">
      <w:pPr>
        <w:pStyle w:val="Bibliography"/>
      </w:pPr>
      <w:r>
        <w:t>[20]</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3E5D8593" w14:textId="77777777" w:rsidR="00631B40" w:rsidRDefault="00631B40" w:rsidP="00631B40">
      <w:pPr>
        <w:pStyle w:val="Bibliography"/>
      </w:pPr>
      <w:r>
        <w:t>[2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24DA32FE" w14:textId="77777777" w:rsidR="00631B40" w:rsidRDefault="00631B40" w:rsidP="00631B40">
      <w:pPr>
        <w:pStyle w:val="Bibliography"/>
      </w:pPr>
      <w:r>
        <w:t>[22]</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61E304E6" w14:textId="77777777" w:rsidR="00631B40" w:rsidRDefault="00631B40" w:rsidP="00631B40">
      <w:pPr>
        <w:pStyle w:val="Bibliography"/>
      </w:pPr>
      <w:r>
        <w:t>[23]</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5D3FE875" w14:textId="77777777" w:rsidR="00631B40" w:rsidRDefault="00631B40" w:rsidP="00631B40">
      <w:pPr>
        <w:pStyle w:val="Bibliography"/>
      </w:pPr>
      <w:r>
        <w:t>[24]</w:t>
      </w:r>
      <w:r>
        <w:tab/>
        <w:t xml:space="preserve">M. D. Plumbley, “Algorithms for nonnegative independent component analysis,” </w:t>
      </w:r>
      <w:r>
        <w:rPr>
          <w:i/>
          <w:iCs/>
        </w:rPr>
        <w:t>IEEE Trans. Neural Netw.</w:t>
      </w:r>
      <w:r>
        <w:t>, vol. 14, no. 3, pp. 534–543, May 2003.</w:t>
      </w:r>
    </w:p>
    <w:p w14:paraId="77C5C8D6" w14:textId="77777777" w:rsidR="00631B40" w:rsidRDefault="00631B40" w:rsidP="00631B40">
      <w:pPr>
        <w:pStyle w:val="Bibliography"/>
      </w:pPr>
      <w:r>
        <w:t>[25]</w:t>
      </w:r>
      <w:r>
        <w:tab/>
        <w:t xml:space="preserve">A. Ziehe and K.-R. Müller, “TDSEP — an efficient algorithm for blind separation using time structure,” in </w:t>
      </w:r>
      <w:r>
        <w:rPr>
          <w:i/>
          <w:iCs/>
        </w:rPr>
        <w:t>ICANN 98</w:t>
      </w:r>
      <w:r>
        <w:t>, 1998, pp. 675–680.</w:t>
      </w:r>
    </w:p>
    <w:p w14:paraId="79B6AF00" w14:textId="77777777" w:rsidR="00631B40" w:rsidRDefault="00631B40" w:rsidP="00631B40">
      <w:pPr>
        <w:pStyle w:val="Bibliography"/>
      </w:pPr>
      <w:r>
        <w:t>[26]</w:t>
      </w:r>
      <w:r>
        <w:tab/>
        <w:t xml:space="preserve">B. Hudgins, P. Parker, and R. N. Scott, “A new strategy for multifunction myoelectric control,” </w:t>
      </w:r>
      <w:r>
        <w:rPr>
          <w:i/>
          <w:iCs/>
        </w:rPr>
        <w:t>IEEE Trans. Biomed. Eng.</w:t>
      </w:r>
      <w:r>
        <w:t>, vol. 40, no. 1, pp. 82–94, Jan. 1993.</w:t>
      </w:r>
    </w:p>
    <w:p w14:paraId="70649D8A" w14:textId="77777777" w:rsidR="00631B40" w:rsidRDefault="00631B40" w:rsidP="00631B40">
      <w:pPr>
        <w:pStyle w:val="Bibliography"/>
      </w:pPr>
      <w:r>
        <w:t>[27]</w:t>
      </w:r>
      <w:r>
        <w:tab/>
        <w:t>P. Koch, H. Phan, M. Maass, F. Katzberg, and A. Mertins, “Recurrent Neural Network Based Early Prediction of Future Hand Movements,” p. 4.</w:t>
      </w:r>
    </w:p>
    <w:p w14:paraId="5EFCB1CA" w14:textId="77777777" w:rsidR="00631B40" w:rsidRDefault="00631B40" w:rsidP="00631B40">
      <w:pPr>
        <w:pStyle w:val="Bibliography"/>
      </w:pPr>
      <w:r>
        <w:t>[2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1F3D7990" w14:textId="77777777" w:rsidR="00631B40" w:rsidRDefault="00631B40" w:rsidP="00631B40">
      <w:pPr>
        <w:pStyle w:val="Bibliography"/>
      </w:pPr>
      <w:r>
        <w:lastRenderedPageBreak/>
        <w:t>[29]</w:t>
      </w:r>
      <w:r>
        <w:tab/>
        <w:t xml:space="preserve">N. Bu, O. Fukuda, and T. Tsuji, “EMG-Based Motion Discrimination Using a Novel Recurrent Neural Network,” </w:t>
      </w:r>
      <w:r>
        <w:rPr>
          <w:i/>
          <w:iCs/>
        </w:rPr>
        <w:t>J. Intell. Inf. Syst.</w:t>
      </w:r>
      <w:r>
        <w:t>, vol. 21, no. 2, pp. 113–126, Sep. 2003.</w:t>
      </w:r>
    </w:p>
    <w:p w14:paraId="146D415D" w14:textId="77777777" w:rsidR="00631B40" w:rsidRDefault="00631B40" w:rsidP="00631B40">
      <w:pPr>
        <w:pStyle w:val="Bibliography"/>
      </w:pPr>
      <w:r>
        <w:t>[30]</w:t>
      </w:r>
      <w:r>
        <w:tab/>
      </w:r>
      <w:r>
        <w:t>梁怡康</w:t>
      </w:r>
      <w:r>
        <w:t xml:space="preserve">, Liang T.-K., </w:t>
      </w:r>
      <w:r>
        <w:t>楊谷洋</w:t>
      </w:r>
      <w:r>
        <w:t>, and Young K.-Y., “</w:t>
      </w:r>
      <w:r>
        <w:t>基於肌電圖之機械臂定位控制</w:t>
      </w:r>
      <w:r>
        <w:t>,” Thesis, 2006.</w:t>
      </w:r>
    </w:p>
    <w:p w14:paraId="3E713B2B" w14:textId="77777777" w:rsidR="00631B40" w:rsidRDefault="00631B40" w:rsidP="00631B40">
      <w:pPr>
        <w:pStyle w:val="Bibliography"/>
      </w:pPr>
      <w:r>
        <w:t>[31]</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18F7A4CF" w14:textId="77777777" w:rsidR="00631B40" w:rsidRDefault="00631B40" w:rsidP="00631B40">
      <w:pPr>
        <w:pStyle w:val="Bibliography"/>
      </w:pPr>
      <w:r>
        <w:t>[32]</w:t>
      </w:r>
      <w:r>
        <w:tab/>
        <w:t xml:space="preserve">H. J. Hermens, R. Merletti, and B. Freriks, </w:t>
      </w:r>
      <w:r>
        <w:rPr>
          <w:i/>
          <w:iCs/>
        </w:rPr>
        <w:t>SENIAM European recommendations for surface electromyography</w:t>
      </w:r>
      <w:r>
        <w:t>. Enschede, The Netherlands: Roessingh Research and Development, 1999.</w:t>
      </w:r>
    </w:p>
    <w:p w14:paraId="6F7A57E9" w14:textId="77777777" w:rsidR="00631B40" w:rsidRDefault="00631B40" w:rsidP="00631B40">
      <w:pPr>
        <w:pStyle w:val="Bibliography"/>
      </w:pPr>
      <w:r>
        <w:t>[33]</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438B871F" w14:textId="77777777" w:rsidR="00631B40" w:rsidRDefault="00631B40" w:rsidP="00631B40">
      <w:pPr>
        <w:pStyle w:val="Bibliography"/>
      </w:pPr>
      <w:r>
        <w:t>[34]</w:t>
      </w:r>
      <w:r>
        <w:tab/>
        <w:t xml:space="preserve">H. Hermens and B. Freriks, </w:t>
      </w:r>
      <w:r>
        <w:rPr>
          <w:i/>
          <w:iCs/>
        </w:rPr>
        <w:t>The state of the art on sensors and sensor placement procedures for surface electromyography: a proposal for sensor placement procedures</w:t>
      </w:r>
      <w:r>
        <w:t>. Enschede: Roessingh Research and Development, 1997.</w:t>
      </w:r>
    </w:p>
    <w:p w14:paraId="5ACB854E" w14:textId="77777777" w:rsidR="00631B40" w:rsidRDefault="00631B40" w:rsidP="00631B40">
      <w:pPr>
        <w:pStyle w:val="Bibliography"/>
      </w:pPr>
      <w:r>
        <w:t>[35]</w:t>
      </w:r>
      <w:r>
        <w:tab/>
        <w:t xml:space="preserve">D. S. Dorcas and R. N. Scott, “A three-state myo-electric control,” </w:t>
      </w:r>
      <w:r>
        <w:rPr>
          <w:i/>
          <w:iCs/>
        </w:rPr>
        <w:t>Med. Biol. Eng.</w:t>
      </w:r>
      <w:r>
        <w:t>, vol. 4, no. 4, pp. 367–370, Jul. 1966.</w:t>
      </w:r>
    </w:p>
    <w:p w14:paraId="4CC5E165" w14:textId="77777777" w:rsidR="00631B40" w:rsidRDefault="00631B40" w:rsidP="00631B40">
      <w:pPr>
        <w:pStyle w:val="Bibliography"/>
      </w:pPr>
      <w:r>
        <w:t>[36]</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5E64B449" w14:textId="77777777" w:rsidR="00631B40" w:rsidRDefault="00631B40" w:rsidP="00631B40">
      <w:pPr>
        <w:pStyle w:val="Bibliography"/>
      </w:pPr>
      <w:r>
        <w:t>[37]</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58653121" w14:textId="77777777" w:rsidR="00631B40" w:rsidRDefault="00631B40" w:rsidP="00631B40">
      <w:pPr>
        <w:pStyle w:val="Bibliography"/>
      </w:pPr>
      <w:r>
        <w:t>[38]</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D1AAC4F" w14:textId="77777777" w:rsidR="00631B40" w:rsidRDefault="00631B40" w:rsidP="00631B40">
      <w:pPr>
        <w:pStyle w:val="Bibliography"/>
      </w:pPr>
      <w:r>
        <w:t>[39]</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43512D10" w14:textId="77777777" w:rsidR="00631B40" w:rsidRDefault="00631B40" w:rsidP="00631B40">
      <w:pPr>
        <w:pStyle w:val="Bibliography"/>
      </w:pPr>
      <w:r>
        <w:t>[40]</w:t>
      </w:r>
      <w:r>
        <w:tab/>
        <w:t>“Gray’s anatomy : the anatomical basis of clinical practice - NLM Catalog - NCBI.” [Online]. Available: https://www.ncbi.nlm.nih.gov/nlmcatalog/101667594. [Accessed: 22-Oct-2018].</w:t>
      </w:r>
    </w:p>
    <w:p w14:paraId="1C3A9AE7" w14:textId="77777777" w:rsidR="00631B40" w:rsidRDefault="00631B40" w:rsidP="00631B40">
      <w:pPr>
        <w:pStyle w:val="Bibliography"/>
      </w:pPr>
      <w:r>
        <w:t>[41]</w:t>
      </w:r>
      <w:r>
        <w:tab/>
        <w:t xml:space="preserve">A. M. Gilroy, B. R. MacPherson, L. M. Ross, M. Schuenke, E. Schulte, and U. Schumacher, </w:t>
      </w:r>
      <w:r>
        <w:rPr>
          <w:i/>
          <w:iCs/>
        </w:rPr>
        <w:t>Atlas of Anatomy</w:t>
      </w:r>
      <w:r>
        <w:t>, 2 edition. Stuttgart ; New York: Thieme, 2012.</w:t>
      </w:r>
    </w:p>
    <w:p w14:paraId="0F554C77" w14:textId="77777777" w:rsidR="00631B40" w:rsidRDefault="00631B40" w:rsidP="00631B40">
      <w:pPr>
        <w:pStyle w:val="Bibliography"/>
      </w:pPr>
      <w:r>
        <w:t>[42]</w:t>
      </w:r>
      <w:r>
        <w:tab/>
        <w:t xml:space="preserve">A. Siemienski, A. Kebel, and P. Klajner, “Fatigue independent amplitude-frequency correlations in EMG signals,” </w:t>
      </w:r>
      <w:r>
        <w:rPr>
          <w:i/>
          <w:iCs/>
        </w:rPr>
        <w:t>arXiv:physics/0611120</w:t>
      </w:r>
      <w:r>
        <w:t>, Nov. 2006.</w:t>
      </w:r>
    </w:p>
    <w:p w14:paraId="56631BB7" w14:textId="77777777" w:rsidR="00631B40" w:rsidRDefault="00631B40" w:rsidP="00631B40">
      <w:pPr>
        <w:pStyle w:val="Bibliography"/>
      </w:pPr>
      <w:r>
        <w:t>[43]</w:t>
      </w:r>
      <w:r>
        <w:tab/>
        <w:t xml:space="preserve">J. Shi, Y. Zheng, and Z. Yan, “SVM for Estimation of Wrist Angle from Sonomyography And SEMG Signals,” in </w:t>
      </w:r>
      <w:r>
        <w:rPr>
          <w:i/>
          <w:iCs/>
        </w:rPr>
        <w:t xml:space="preserve">2007 29th Annual International </w:t>
      </w:r>
      <w:r>
        <w:rPr>
          <w:i/>
          <w:iCs/>
        </w:rPr>
        <w:lastRenderedPageBreak/>
        <w:t>Conference of the IEEE Engineering in Medicine and Biology Society</w:t>
      </w:r>
      <w:r>
        <w:t>, Lyon, France, 2007, pp. 4806–4809.</w:t>
      </w:r>
    </w:p>
    <w:p w14:paraId="332B14F2" w14:textId="77777777" w:rsidR="00631B40" w:rsidRDefault="00631B40" w:rsidP="00631B40">
      <w:pPr>
        <w:pStyle w:val="Bibliography"/>
      </w:pPr>
      <w:r>
        <w:t>[44]</w:t>
      </w:r>
      <w:r>
        <w:tab/>
        <w:t xml:space="preserve">“A comparison of ICA algorithms in surface EMG signal processing | Request PDF,” </w:t>
      </w:r>
      <w:r>
        <w:rPr>
          <w:i/>
          <w:iCs/>
        </w:rPr>
        <w:t>ResearchGate</w:t>
      </w:r>
      <w:r>
        <w:t>. [Online]. Available: https://www.researchgate.net/publication/264836411_A_comparison_of_ICA_algorithms_in_surface_EMG_signal_processing. [Accessed: 22-Oct-2018].</w:t>
      </w:r>
    </w:p>
    <w:p w14:paraId="16CF5D1C" w14:textId="77777777" w:rsidR="00631B40" w:rsidRDefault="00631B40" w:rsidP="00631B40">
      <w:pPr>
        <w:pStyle w:val="Bibliography"/>
      </w:pPr>
      <w:r>
        <w:t>[45]</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2C33C2CE" w14:textId="77777777" w:rsidR="00631B40" w:rsidRDefault="00631B40" w:rsidP="00631B40">
      <w:pPr>
        <w:pStyle w:val="Bibliography"/>
      </w:pPr>
      <w:r>
        <w:t>[46]</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58C52530" w14:textId="77777777" w:rsidR="00631B40" w:rsidRDefault="00631B40" w:rsidP="00631B40">
      <w:pPr>
        <w:pStyle w:val="Bibliography"/>
      </w:pPr>
      <w:r>
        <w:t>[47]</w:t>
      </w:r>
      <w:r>
        <w:tab/>
        <w:t xml:space="preserve">C. J. James and C. W. Hesse, “Independent component analysis for biomedical signals,” </w:t>
      </w:r>
      <w:r>
        <w:rPr>
          <w:i/>
          <w:iCs/>
        </w:rPr>
        <w:t>Physiol. Meas.</w:t>
      </w:r>
      <w:r>
        <w:t>, vol. 26, no. 1, pp. R15-39, Feb. 2005.</w:t>
      </w:r>
    </w:p>
    <w:p w14:paraId="1E307FCD" w14:textId="77777777" w:rsidR="00631B40" w:rsidRDefault="00631B40" w:rsidP="00631B40">
      <w:pPr>
        <w:pStyle w:val="Bibliography"/>
      </w:pPr>
      <w:r>
        <w:t>[48]</w:t>
      </w:r>
      <w:r>
        <w:tab/>
        <w:t xml:space="preserve">H. Nakamura, M. Yoshida, M. Kotani, K. Akazawa, and T. Moritani, “The application of independent component analysis to the multi-channel surface electromyographic signals for separation of motor unit action potential trains: part I-measuring techniques,” </w:t>
      </w:r>
      <w:r>
        <w:rPr>
          <w:i/>
          <w:iCs/>
        </w:rPr>
        <w:t>J. Electromyogr. Kinesiol. Off. J. Int. Soc. Electrophysiol. Kinesiol.</w:t>
      </w:r>
      <w:r>
        <w:t>, vol. 14, no. 4, pp. 423–432, Aug. 2004.</w:t>
      </w:r>
    </w:p>
    <w:p w14:paraId="45A39B63" w14:textId="77777777" w:rsidR="00631B40" w:rsidRDefault="00631B40" w:rsidP="00631B40">
      <w:pPr>
        <w:pStyle w:val="Bibliography"/>
      </w:pPr>
      <w:r>
        <w:t>[49]</w:t>
      </w:r>
      <w:r>
        <w:tab/>
        <w:t xml:space="preserve">G. R. Naik, D. K. Kumar, and H. Weghorn, “Performance comparison of ICA algorithms for Isometric Hand gesture identification using Surface EMG,” in </w:t>
      </w:r>
      <w:r>
        <w:rPr>
          <w:i/>
          <w:iCs/>
        </w:rPr>
        <w:t>Sensor Networks and Information 2007 3rd International Conference on Intelligent Sensors</w:t>
      </w:r>
      <w:r>
        <w:t>, 2007, pp. 613–618.</w:t>
      </w:r>
    </w:p>
    <w:p w14:paraId="308CFC7B" w14:textId="77777777" w:rsidR="00631B40" w:rsidRDefault="00631B40" w:rsidP="00631B40">
      <w:pPr>
        <w:pStyle w:val="Bibliography"/>
      </w:pPr>
      <w:r>
        <w:t>[50]</w:t>
      </w:r>
      <w:r>
        <w:tab/>
        <w:t>N. Massó, F. Rey, D. Romero, and G. Gual, “Surface electromyography applications in the sport,” vol. 45, Jan. 2010.</w:t>
      </w:r>
    </w:p>
    <w:p w14:paraId="2BBEDA85" w14:textId="77777777" w:rsidR="00631B40" w:rsidRDefault="00631B40" w:rsidP="00631B40">
      <w:pPr>
        <w:pStyle w:val="Bibliography"/>
      </w:pPr>
      <w:r>
        <w:t>[51]</w:t>
      </w:r>
      <w:r>
        <w:tab/>
        <w:t xml:space="preserve">A. Hyvärinen and E. Oja, “Independent component analysis: algorithms and applications,” </w:t>
      </w:r>
      <w:r>
        <w:rPr>
          <w:i/>
          <w:iCs/>
        </w:rPr>
        <w:t>Neural Netw.</w:t>
      </w:r>
      <w:r>
        <w:t>, vol. 13, no. 4–5, pp. 411–430, Jun. 2000.</w:t>
      </w:r>
    </w:p>
    <w:p w14:paraId="53D1E001" w14:textId="77777777" w:rsidR="00631B40" w:rsidRDefault="00631B40" w:rsidP="00631B40">
      <w:pPr>
        <w:pStyle w:val="Bibliography"/>
      </w:pPr>
      <w:r>
        <w:t>[52]</w:t>
      </w:r>
      <w:r>
        <w:tab/>
        <w:t xml:space="preserve">J. Cardoso and A. Souloumiac, “Jacobi Angles for Simultaneous Diagonalization,” </w:t>
      </w:r>
      <w:r>
        <w:rPr>
          <w:i/>
          <w:iCs/>
        </w:rPr>
        <w:t>SIAM J. Matrix Anal. Appl.</w:t>
      </w:r>
      <w:r>
        <w:t>, vol. 17, no. 1, pp. 161–164, Jan. 1996.</w:t>
      </w:r>
    </w:p>
    <w:p w14:paraId="358B6F57" w14:textId="77777777" w:rsidR="00631B40" w:rsidRDefault="00631B40" w:rsidP="00631B40">
      <w:pPr>
        <w:pStyle w:val="Bibliography"/>
      </w:pPr>
      <w:r>
        <w:t>[53]</w:t>
      </w:r>
      <w:r>
        <w:tab/>
        <w:t xml:space="preserve">T. Isokawa, H. Nishimura, N. Matsui, T. Isokawa, H. Nishimura, and N. Matsui, “Quaternionic Multilayer Perceptron with Local Analyticity,” </w:t>
      </w:r>
      <w:r>
        <w:rPr>
          <w:i/>
          <w:iCs/>
        </w:rPr>
        <w:t>Information</w:t>
      </w:r>
      <w:r>
        <w:t>, vol. 3, no. 4, pp. 756–770, Nov. 2012.</w:t>
      </w:r>
    </w:p>
    <w:p w14:paraId="413B2270" w14:textId="77777777" w:rsidR="00631B40" w:rsidRDefault="00631B40" w:rsidP="00631B40">
      <w:pPr>
        <w:pStyle w:val="Bibliography"/>
      </w:pPr>
      <w:r>
        <w:t>[54]</w:t>
      </w:r>
      <w:r>
        <w:tab/>
        <w:t xml:space="preserve">A. Graves and J. Schmidhuber, “Framewise phoneme classification with bidirectional LSTM and other neural network architectures,” </w:t>
      </w:r>
      <w:r>
        <w:rPr>
          <w:i/>
          <w:iCs/>
        </w:rPr>
        <w:t>Neural Netw.</w:t>
      </w:r>
      <w:r>
        <w:t>, vol. 18, no. 5, pp. 602–610, Jul. 2005.</w:t>
      </w:r>
    </w:p>
    <w:p w14:paraId="14A5079E" w14:textId="77777777" w:rsidR="00631B40" w:rsidRDefault="00631B40" w:rsidP="00631B40">
      <w:pPr>
        <w:pStyle w:val="Bibliography"/>
      </w:pPr>
      <w:r>
        <w:t>[55]</w:t>
      </w:r>
      <w:r>
        <w:tab/>
        <w:t xml:space="preserve">K. Greff, R. K. Srivastava, J. Koutník, B. R. Steunebrink, and J. Schmidhuber, “LSTM: A Search Space Odyssey,” </w:t>
      </w:r>
      <w:r>
        <w:rPr>
          <w:i/>
          <w:iCs/>
        </w:rPr>
        <w:t>IEEE Trans. Neural Netw. Learn. Syst.</w:t>
      </w:r>
      <w:r>
        <w:t>, vol. 28, no. 10, pp. 2222–2232, Oct. 2017.</w:t>
      </w:r>
    </w:p>
    <w:p w14:paraId="1A220594" w14:textId="77777777" w:rsidR="00631B40" w:rsidRDefault="00631B40" w:rsidP="00631B40">
      <w:pPr>
        <w:pStyle w:val="Bibliography"/>
      </w:pPr>
      <w:r>
        <w:t>[56]</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263CB5B1" w14:textId="77777777" w:rsidR="00631B40" w:rsidRDefault="00631B40" w:rsidP="00631B40">
      <w:pPr>
        <w:pStyle w:val="Bibliography"/>
      </w:pPr>
      <w:r>
        <w:t>[57]</w:t>
      </w:r>
      <w:r>
        <w:tab/>
        <w:t>Carlo J. De Luca, “Surface Electromyography : Detection and Recording,” 2002.</w:t>
      </w:r>
    </w:p>
    <w:p w14:paraId="02130040" w14:textId="77777777" w:rsidR="00631B40" w:rsidRDefault="00631B40" w:rsidP="00631B40">
      <w:pPr>
        <w:pStyle w:val="Bibliography"/>
      </w:pPr>
      <w:r>
        <w:t>[58]</w:t>
      </w:r>
      <w:r>
        <w:tab/>
        <w:t>“PJRC Store.” [Online]. Available: https://www.pjrc.com/store/teensy32.html. [Accessed: 24-Oct-2018].</w:t>
      </w:r>
    </w:p>
    <w:p w14:paraId="2DFD4C87" w14:textId="77777777" w:rsidR="00631B40" w:rsidRDefault="00631B40" w:rsidP="00631B40">
      <w:pPr>
        <w:pStyle w:val="Bibliography"/>
      </w:pPr>
      <w:r>
        <w:lastRenderedPageBreak/>
        <w:t>[59]</w:t>
      </w:r>
      <w:r>
        <w:tab/>
        <w:t>“Processing.org.” [Online]. Available: https://processing.org/. [Accessed: 24-Oct-2018].</w:t>
      </w:r>
    </w:p>
    <w:p w14:paraId="696D9023" w14:textId="77777777" w:rsidR="00631B40" w:rsidRDefault="00631B40" w:rsidP="00631B40">
      <w:pPr>
        <w:pStyle w:val="Bibliography"/>
      </w:pPr>
      <w:r>
        <w:t>[60]</w:t>
      </w:r>
      <w:r>
        <w:tab/>
        <w:t>“MPU-9250 | TDK.” [Online]. Available: https://www.invensense.com/products/motion-tracking/9-axis/mpu-9250/. [Accessed: 27-Oct-2018].</w:t>
      </w:r>
    </w:p>
    <w:p w14:paraId="2B3F8F4B" w14:textId="77777777" w:rsidR="00631B40" w:rsidRDefault="00631B40" w:rsidP="00631B40">
      <w:pPr>
        <w:pStyle w:val="Bibliography"/>
      </w:pPr>
      <w:r>
        <w:t>[61]</w:t>
      </w:r>
      <w:r>
        <w:tab/>
        <w:t>S. O H Madgwick, “An efficient orientation filter for inertial and inertial/magnetic sensor arrays,” Oct. 2018.</w:t>
      </w:r>
    </w:p>
    <w:p w14:paraId="102A86E1" w14:textId="4CE12718" w:rsidR="00E77B8E" w:rsidRPr="00E77B8E" w:rsidRDefault="00A6412C"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7C2F84" w14:textId="77777777" w:rsidR="00EE68BF" w:rsidRDefault="00EE68BF" w:rsidP="006A0D57">
      <w:r>
        <w:separator/>
      </w:r>
    </w:p>
  </w:endnote>
  <w:endnote w:type="continuationSeparator" w:id="0">
    <w:p w14:paraId="1BC09A2E" w14:textId="77777777" w:rsidR="00EE68BF" w:rsidRDefault="00EE68BF"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167BC9" w:rsidRDefault="00167BC9"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167BC9" w:rsidRDefault="00167BC9" w:rsidP="00CF59F4">
    <w:pPr>
      <w:pStyle w:val="Footer"/>
      <w:ind w:right="360"/>
      <w:rPr>
        <w:rStyle w:val="PageNumber"/>
      </w:rPr>
    </w:pPr>
  </w:p>
  <w:p w14:paraId="4496154B" w14:textId="77777777" w:rsidR="00167BC9" w:rsidRDefault="00167BC9"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22C17B26" w:rsidR="00167BC9" w:rsidRDefault="00167BC9"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C6B83">
          <w:rPr>
            <w:rStyle w:val="PageNumber"/>
            <w:noProof/>
          </w:rPr>
          <w:t>29</w:t>
        </w:r>
        <w:r>
          <w:rPr>
            <w:rStyle w:val="PageNumber"/>
          </w:rPr>
          <w:fldChar w:fldCharType="end"/>
        </w:r>
      </w:p>
    </w:sdtContent>
  </w:sdt>
  <w:p w14:paraId="46F6D0BC" w14:textId="47F52754" w:rsidR="00167BC9" w:rsidRDefault="00167BC9" w:rsidP="00CF59F4">
    <w:pPr>
      <w:pStyle w:val="Footer"/>
      <w:ind w:right="360"/>
      <w:jc w:val="right"/>
      <w:rPr>
        <w:rStyle w:val="PageNumber"/>
      </w:rPr>
    </w:pPr>
  </w:p>
  <w:p w14:paraId="56DA2973" w14:textId="77777777" w:rsidR="00167BC9" w:rsidRDefault="00167BC9"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3138B9" w14:textId="77777777" w:rsidR="00EE68BF" w:rsidRDefault="00EE68BF" w:rsidP="006A0D57">
      <w:r>
        <w:separator/>
      </w:r>
    </w:p>
  </w:footnote>
  <w:footnote w:type="continuationSeparator" w:id="0">
    <w:p w14:paraId="39E0A7F8" w14:textId="77777777" w:rsidR="00EE68BF" w:rsidRDefault="00EE68BF"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167BC9" w:rsidRDefault="00167BC9">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167BC9" w:rsidRDefault="00167BC9">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167BC9" w:rsidRDefault="00167BC9">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541"/>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5853"/>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7F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253"/>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6ADB"/>
    <w:rsid w:val="00426D2C"/>
    <w:rsid w:val="00427392"/>
    <w:rsid w:val="00427410"/>
    <w:rsid w:val="00427827"/>
    <w:rsid w:val="00427A7A"/>
    <w:rsid w:val="0043001D"/>
    <w:rsid w:val="00431053"/>
    <w:rsid w:val="004312AD"/>
    <w:rsid w:val="00432CC3"/>
    <w:rsid w:val="004336F0"/>
    <w:rsid w:val="00434691"/>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67F29"/>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0AF"/>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3FA5"/>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49B"/>
    <w:rsid w:val="0063429B"/>
    <w:rsid w:val="006346BC"/>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C0535"/>
    <w:rsid w:val="006C07F9"/>
    <w:rsid w:val="006C0B0C"/>
    <w:rsid w:val="006C15C9"/>
    <w:rsid w:val="006C1A84"/>
    <w:rsid w:val="006C2769"/>
    <w:rsid w:val="006C28DA"/>
    <w:rsid w:val="006C30A1"/>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1B5A"/>
    <w:rsid w:val="00841E5F"/>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16C8"/>
    <w:rsid w:val="008C2F92"/>
    <w:rsid w:val="008C460F"/>
    <w:rsid w:val="008C48BE"/>
    <w:rsid w:val="008C4E7D"/>
    <w:rsid w:val="008C5100"/>
    <w:rsid w:val="008C519E"/>
    <w:rsid w:val="008C54A7"/>
    <w:rsid w:val="008C59D8"/>
    <w:rsid w:val="008C5AE9"/>
    <w:rsid w:val="008C634A"/>
    <w:rsid w:val="008C6B83"/>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44D"/>
    <w:rsid w:val="00960560"/>
    <w:rsid w:val="00960FF6"/>
    <w:rsid w:val="00961430"/>
    <w:rsid w:val="00961E1E"/>
    <w:rsid w:val="009620F4"/>
    <w:rsid w:val="00962715"/>
    <w:rsid w:val="00962D52"/>
    <w:rsid w:val="0096300B"/>
    <w:rsid w:val="00963BEC"/>
    <w:rsid w:val="00963EFE"/>
    <w:rsid w:val="00964112"/>
    <w:rsid w:val="009643AE"/>
    <w:rsid w:val="009663B2"/>
    <w:rsid w:val="00966D6D"/>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5C0"/>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836"/>
    <w:rsid w:val="00AE7E1D"/>
    <w:rsid w:val="00AF03B5"/>
    <w:rsid w:val="00AF0991"/>
    <w:rsid w:val="00AF0E33"/>
    <w:rsid w:val="00AF182F"/>
    <w:rsid w:val="00AF268B"/>
    <w:rsid w:val="00AF26D9"/>
    <w:rsid w:val="00AF2A20"/>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67C"/>
    <w:rsid w:val="00B309E9"/>
    <w:rsid w:val="00B314DC"/>
    <w:rsid w:val="00B31B1D"/>
    <w:rsid w:val="00B31F2A"/>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1C1E"/>
    <w:rsid w:val="00FF3207"/>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150BA3-9FA5-4725-ABF8-93996AAEE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1</Pages>
  <Words>55304</Words>
  <Characters>315234</Characters>
  <Application>Microsoft Office Word</Application>
  <DocSecurity>0</DocSecurity>
  <Lines>2626</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418</cp:revision>
  <cp:lastPrinted>2018-11-28T17:39:00Z</cp:lastPrinted>
  <dcterms:created xsi:type="dcterms:W3CDTF">2018-10-29T08:56:00Z</dcterms:created>
  <dcterms:modified xsi:type="dcterms:W3CDTF">2018-11-28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uz2kpCK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